
<file path=[Content_Types].xml><?xml version="1.0" encoding="utf-8"?>
<Types xmlns="http://schemas.openxmlformats.org/package/2006/content-types"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190524" w14:textId="19978C30" w:rsidR="00CA4CD8" w:rsidRPr="00E90329" w:rsidRDefault="00CA4CD8" w:rsidP="00E6212F">
      <w:pPr>
        <w:spacing w:before="120" w:after="120" w:line="360" w:lineRule="auto"/>
        <w:jc w:val="center"/>
        <w:rPr>
          <w:i/>
          <w:sz w:val="28"/>
        </w:rPr>
      </w:pPr>
      <w:r w:rsidRPr="00E90329">
        <w:rPr>
          <w:i/>
          <w:sz w:val="28"/>
        </w:rPr>
        <w:t>Appendix for</w:t>
      </w:r>
    </w:p>
    <w:p w14:paraId="48E71F81" w14:textId="00CBA6C2" w:rsidR="008A5C8F" w:rsidRPr="00E90329" w:rsidRDefault="00BA6E97" w:rsidP="00E6212F">
      <w:pPr>
        <w:spacing w:before="120" w:after="120" w:line="360" w:lineRule="auto"/>
        <w:jc w:val="center"/>
        <w:rPr>
          <w:rFonts w:cs="Times New Roman"/>
          <w:color w:val="000000" w:themeColor="text1"/>
          <w:sz w:val="28"/>
          <w:szCs w:val="24"/>
        </w:rPr>
      </w:pPr>
      <w:r w:rsidRPr="00E90329">
        <w:rPr>
          <w:sz w:val="28"/>
        </w:rPr>
        <w:t xml:space="preserve">Quantifying the </w:t>
      </w:r>
      <w:r w:rsidR="008A5C8F" w:rsidRPr="00E90329">
        <w:rPr>
          <w:sz w:val="28"/>
        </w:rPr>
        <w:t>seasonal driver</w:t>
      </w:r>
      <w:r w:rsidRPr="00E90329">
        <w:rPr>
          <w:sz w:val="28"/>
        </w:rPr>
        <w:t xml:space="preserve"> of</w:t>
      </w:r>
      <w:r w:rsidR="008A5C8F" w:rsidRPr="00E90329">
        <w:rPr>
          <w:sz w:val="28"/>
        </w:rPr>
        <w:t xml:space="preserve"> transmission </w:t>
      </w:r>
      <w:r w:rsidRPr="00E90329">
        <w:rPr>
          <w:sz w:val="28"/>
        </w:rPr>
        <w:t xml:space="preserve">for </w:t>
      </w:r>
      <w:r w:rsidR="00397416" w:rsidRPr="00E90329">
        <w:rPr>
          <w:sz w:val="28"/>
        </w:rPr>
        <w:br/>
      </w:r>
      <w:r w:rsidR="008A5C8F" w:rsidRPr="00E90329">
        <w:rPr>
          <w:sz w:val="28"/>
        </w:rPr>
        <w:t>Lassa fever in Nigeria</w:t>
      </w:r>
    </w:p>
    <w:p w14:paraId="65B06124" w14:textId="77777777" w:rsidR="008A5C8F" w:rsidRPr="00E90329" w:rsidRDefault="008A5C8F" w:rsidP="00E6212F">
      <w:pPr>
        <w:spacing w:before="240" w:line="360" w:lineRule="auto"/>
        <w:jc w:val="center"/>
        <w:rPr>
          <w:rFonts w:cs="Times New Roman"/>
          <w:color w:val="000000" w:themeColor="text1"/>
          <w:szCs w:val="24"/>
        </w:rPr>
      </w:pPr>
      <w:r w:rsidRPr="00E90329">
        <w:rPr>
          <w:rFonts w:cs="Times New Roman"/>
          <w:color w:val="000000" w:themeColor="text1"/>
          <w:szCs w:val="24"/>
        </w:rPr>
        <w:t>Andrei R. Akhmetzhanov, Yus</w:t>
      </w:r>
      <w:r w:rsidR="00F67278" w:rsidRPr="00E90329">
        <w:rPr>
          <w:rFonts w:cs="Times New Roman"/>
          <w:color w:val="000000" w:themeColor="text1"/>
          <w:szCs w:val="24"/>
        </w:rPr>
        <w:t xml:space="preserve">uke </w:t>
      </w:r>
      <w:proofErr w:type="spellStart"/>
      <w:r w:rsidR="00F67278" w:rsidRPr="00E90329">
        <w:rPr>
          <w:rFonts w:cs="Times New Roman"/>
          <w:color w:val="000000" w:themeColor="text1"/>
          <w:szCs w:val="24"/>
        </w:rPr>
        <w:t>Asai</w:t>
      </w:r>
      <w:proofErr w:type="spellEnd"/>
      <w:r w:rsidR="00F67278" w:rsidRPr="00E90329">
        <w:rPr>
          <w:rFonts w:cs="Times New Roman"/>
          <w:color w:val="000000" w:themeColor="text1"/>
          <w:szCs w:val="24"/>
        </w:rPr>
        <w:t>, Hiroshi Nishiura</w:t>
      </w:r>
    </w:p>
    <w:p w14:paraId="3A8B94A5" w14:textId="77777777" w:rsidR="008A5C8F" w:rsidRPr="00E90329" w:rsidRDefault="008A5C8F" w:rsidP="00E6212F">
      <w:pPr>
        <w:spacing w:after="0" w:line="360" w:lineRule="auto"/>
        <w:jc w:val="both"/>
        <w:rPr>
          <w:rFonts w:cs="Times New Roman"/>
          <w:color w:val="000000" w:themeColor="text1"/>
          <w:szCs w:val="24"/>
        </w:rPr>
      </w:pPr>
    </w:p>
    <w:p w14:paraId="40E8B226" w14:textId="302F8548" w:rsidR="00CF7952" w:rsidRDefault="00CF7952" w:rsidP="0011164E">
      <w:pPr>
        <w:spacing w:after="0" w:line="360" w:lineRule="auto"/>
        <w:rPr>
          <w:rFonts w:eastAsia="Times New Roman" w:cs="Times New Roman"/>
          <w:b/>
          <w:sz w:val="28"/>
          <w:szCs w:val="24"/>
          <w:lang w:eastAsia="ja-JP"/>
        </w:rPr>
      </w:pPr>
      <w:r>
        <w:rPr>
          <w:rFonts w:eastAsia="Times New Roman" w:cs="Times New Roman"/>
          <w:b/>
          <w:sz w:val="28"/>
          <w:szCs w:val="24"/>
          <w:lang w:eastAsia="ja-JP"/>
        </w:rPr>
        <w:t xml:space="preserve">Contests </w:t>
      </w:r>
    </w:p>
    <w:p w14:paraId="0A24BB7B" w14:textId="77777777" w:rsidR="00CF7952" w:rsidRDefault="00CF7952" w:rsidP="0011164E">
      <w:pPr>
        <w:spacing w:after="0" w:line="360" w:lineRule="auto"/>
        <w:rPr>
          <w:rFonts w:eastAsia="Times New Roman" w:cs="Times New Roman"/>
          <w:b/>
          <w:sz w:val="28"/>
          <w:szCs w:val="24"/>
          <w:lang w:eastAsia="ja-JP"/>
        </w:rPr>
      </w:pPr>
    </w:p>
    <w:p w14:paraId="50DF4B20" w14:textId="77777777" w:rsidR="00CF7952" w:rsidRDefault="00CF7952" w:rsidP="0011164E">
      <w:pPr>
        <w:pStyle w:val="ListParagraph"/>
        <w:numPr>
          <w:ilvl w:val="0"/>
          <w:numId w:val="5"/>
        </w:num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 w:rsidRPr="0011164E">
        <w:rPr>
          <w:rFonts w:eastAsia="Times New Roman" w:cs="Times New Roman"/>
          <w:b/>
          <w:szCs w:val="24"/>
          <w:lang w:eastAsia="ja-JP"/>
        </w:rPr>
        <w:t>Analysis of a nosocomial outbreak in Jos, Nigeria, in 1970</w:t>
      </w:r>
    </w:p>
    <w:p w14:paraId="5F9CA970" w14:textId="77777777" w:rsidR="00CF7952" w:rsidRDefault="00CF7952" w:rsidP="0011164E">
      <w:pPr>
        <w:pStyle w:val="ListParagraph"/>
        <w:spacing w:before="240" w:line="360" w:lineRule="auto"/>
        <w:rPr>
          <w:rFonts w:eastAsia="Times New Roman" w:cs="Times New Roman"/>
          <w:i/>
          <w:szCs w:val="24"/>
          <w:lang w:eastAsia="ja-JP"/>
        </w:rPr>
      </w:pPr>
      <w:r w:rsidRPr="0011164E">
        <w:rPr>
          <w:rFonts w:eastAsia="Times New Roman" w:cs="Times New Roman"/>
          <w:i/>
          <w:szCs w:val="24"/>
          <w:lang w:eastAsia="ja-JP"/>
        </w:rPr>
        <w:t>Reconstructing the timeline of the outbreak</w:t>
      </w:r>
    </w:p>
    <w:p w14:paraId="27D7A11D" w14:textId="77777777" w:rsidR="00CF7952" w:rsidRDefault="00CF7952" w:rsidP="0011164E">
      <w:pPr>
        <w:pStyle w:val="ListParagraph"/>
        <w:spacing w:before="240" w:line="360" w:lineRule="auto"/>
        <w:rPr>
          <w:rFonts w:eastAsia="Times New Roman" w:cs="Times New Roman"/>
          <w:i/>
          <w:szCs w:val="24"/>
          <w:lang w:eastAsia="ja-JP"/>
        </w:rPr>
      </w:pPr>
      <w:r w:rsidRPr="0011164E">
        <w:rPr>
          <w:rFonts w:eastAsia="Times New Roman" w:cs="Times New Roman"/>
          <w:i/>
          <w:szCs w:val="24"/>
          <w:lang w:eastAsia="ja-JP"/>
        </w:rPr>
        <w:t>Inference of model parameters using the Bayesian approach</w:t>
      </w:r>
    </w:p>
    <w:p w14:paraId="2898D44B" w14:textId="379A179E" w:rsidR="00CF7952" w:rsidRDefault="00CF7952" w:rsidP="0011164E">
      <w:pPr>
        <w:pStyle w:val="ListParagraph"/>
        <w:spacing w:before="240" w:line="360" w:lineRule="auto"/>
        <w:rPr>
          <w:rFonts w:eastAsia="Times New Roman" w:cs="Times New Roman"/>
          <w:i/>
          <w:sz w:val="28"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CMC iterations</w:t>
      </w:r>
      <w:r w:rsidRPr="001256AA">
        <w:rPr>
          <w:rFonts w:eastAsia="Times New Roman" w:cs="Times New Roman"/>
          <w:i/>
          <w:sz w:val="28"/>
          <w:szCs w:val="24"/>
          <w:lang w:eastAsia="ja-JP"/>
        </w:rPr>
        <w:t xml:space="preserve"> </w:t>
      </w:r>
    </w:p>
    <w:p w14:paraId="0F7C4A67" w14:textId="2FB09DDB" w:rsidR="00CF7952" w:rsidRDefault="00134730" w:rsidP="001256AA">
      <w:pPr>
        <w:pStyle w:val="ListParagraph"/>
        <w:numPr>
          <w:ilvl w:val="0"/>
          <w:numId w:val="5"/>
        </w:num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>
        <w:rPr>
          <w:rFonts w:eastAsia="Times New Roman" w:cs="Times New Roman"/>
          <w:b/>
          <w:szCs w:val="24"/>
          <w:lang w:eastAsia="ja-JP"/>
        </w:rPr>
        <w:t>Model-based</w:t>
      </w:r>
      <w:r w:rsidR="00CF7952" w:rsidRPr="00CF7952">
        <w:rPr>
          <w:rFonts w:eastAsia="Times New Roman" w:cs="Times New Roman"/>
          <w:b/>
          <w:szCs w:val="24"/>
          <w:lang w:eastAsia="ja-JP"/>
        </w:rPr>
        <w:t xml:space="preserve"> inference using the human case (incidence) data</w:t>
      </w:r>
    </w:p>
    <w:p w14:paraId="635398B8" w14:textId="77777777" w:rsidR="00CF7952" w:rsidRPr="00E90329" w:rsidRDefault="00CF7952" w:rsidP="0011164E">
      <w:pPr>
        <w:spacing w:after="0" w:line="360" w:lineRule="auto"/>
        <w:ind w:firstLine="720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aximum likelihood estimation</w:t>
      </w:r>
    </w:p>
    <w:p w14:paraId="24A92854" w14:textId="77777777" w:rsidR="00CF7952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Fitting procedure using the Bayesian approach</w:t>
      </w:r>
    </w:p>
    <w:p w14:paraId="052A2FF4" w14:textId="06A936D4" w:rsidR="00CF7952" w:rsidRPr="0011164E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CMC iterations</w:t>
      </w:r>
      <w:r w:rsidRPr="00CF7952">
        <w:rPr>
          <w:rFonts w:eastAsia="Times New Roman" w:cs="Times New Roman"/>
          <w:b/>
          <w:sz w:val="28"/>
          <w:szCs w:val="24"/>
          <w:lang w:eastAsia="ja-JP"/>
        </w:rPr>
        <w:t xml:space="preserve"> </w:t>
      </w:r>
    </w:p>
    <w:p w14:paraId="3E7E59D0" w14:textId="6C625C61" w:rsidR="00CF7952" w:rsidRDefault="00CF7952" w:rsidP="001256AA">
      <w:pPr>
        <w:pStyle w:val="ListParagraph"/>
        <w:numPr>
          <w:ilvl w:val="0"/>
          <w:numId w:val="5"/>
        </w:num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 w:rsidRPr="00CF7952">
        <w:rPr>
          <w:rFonts w:eastAsia="Times New Roman" w:cs="Times New Roman"/>
          <w:b/>
          <w:szCs w:val="24"/>
          <w:lang w:eastAsia="ja-JP"/>
        </w:rPr>
        <w:t>Dynamic model</w:t>
      </w:r>
      <w:r w:rsidR="00B75113">
        <w:rPr>
          <w:rFonts w:eastAsia="Times New Roman" w:cs="Times New Roman"/>
          <w:b/>
          <w:szCs w:val="24"/>
          <w:lang w:eastAsia="ja-JP"/>
        </w:rPr>
        <w:t>ling</w:t>
      </w:r>
      <w:r w:rsidRPr="00CF7952">
        <w:rPr>
          <w:rFonts w:eastAsia="Times New Roman" w:cs="Times New Roman"/>
          <w:b/>
          <w:szCs w:val="24"/>
          <w:lang w:eastAsia="ja-JP"/>
        </w:rPr>
        <w:t xml:space="preserve"> of LF transmission in rodent populations</w:t>
      </w:r>
    </w:p>
    <w:p w14:paraId="4E7040A2" w14:textId="1F1526C3" w:rsidR="00CF7952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odel formulation</w:t>
      </w:r>
    </w:p>
    <w:p w14:paraId="067E06E6" w14:textId="0C1CB182" w:rsidR="00CF7952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Periodic conditions for the change in population size</w:t>
      </w:r>
    </w:p>
    <w:p w14:paraId="6B49A955" w14:textId="4EB1A1DB" w:rsidR="00CF7952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Susceptible-infected-recovered (SIR) model</w:t>
      </w:r>
    </w:p>
    <w:p w14:paraId="74F65902" w14:textId="3E1EC2E7" w:rsidR="00CF7952" w:rsidRDefault="00CF7952" w:rsidP="0011164E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Inference of model parameters</w:t>
      </w:r>
    </w:p>
    <w:p w14:paraId="2FCD306E" w14:textId="4B6E38AB" w:rsidR="00CF7952" w:rsidRDefault="00CF7952" w:rsidP="0011164E">
      <w:pPr>
        <w:pStyle w:val="ListParagraph"/>
        <w:numPr>
          <w:ilvl w:val="0"/>
          <w:numId w:val="5"/>
        </w:num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 w:rsidRPr="00CF7952">
        <w:rPr>
          <w:rFonts w:eastAsia="Times New Roman" w:cs="Times New Roman"/>
          <w:b/>
          <w:szCs w:val="24"/>
          <w:lang w:eastAsia="ja-JP"/>
        </w:rPr>
        <w:t>Computer simulations and code sharing</w:t>
      </w:r>
    </w:p>
    <w:p w14:paraId="5E80D8C7" w14:textId="00F377C9" w:rsidR="00CF7952" w:rsidRDefault="000603D9" w:rsidP="00BC6533">
      <w:pPr>
        <w:spacing w:before="240" w:after="0" w:line="360" w:lineRule="auto"/>
        <w:ind w:left="360"/>
        <w:rPr>
          <w:rFonts w:eastAsia="Times New Roman" w:cs="Times New Roman"/>
          <w:szCs w:val="24"/>
          <w:u w:val="single"/>
          <w:lang w:eastAsia="ja-JP"/>
        </w:rPr>
      </w:pPr>
      <w:r>
        <w:rPr>
          <w:rFonts w:eastAsia="Times New Roman" w:cs="Times New Roman"/>
          <w:szCs w:val="24"/>
          <w:u w:val="single"/>
          <w:lang w:eastAsia="ja-JP"/>
        </w:rPr>
        <w:t xml:space="preserve">Appendix </w:t>
      </w:r>
      <w:r w:rsidR="008A2F7D">
        <w:rPr>
          <w:rFonts w:eastAsia="Times New Roman" w:cs="Times New Roman"/>
          <w:szCs w:val="24"/>
          <w:u w:val="single"/>
          <w:lang w:eastAsia="ja-JP"/>
        </w:rPr>
        <w:t>r</w:t>
      </w:r>
      <w:r w:rsidR="00CF7952" w:rsidRPr="0011164E">
        <w:rPr>
          <w:rFonts w:eastAsia="Times New Roman" w:cs="Times New Roman"/>
          <w:szCs w:val="24"/>
          <w:u w:val="single"/>
          <w:lang w:eastAsia="ja-JP"/>
        </w:rPr>
        <w:t>eferences</w:t>
      </w:r>
    </w:p>
    <w:p w14:paraId="042F17F7" w14:textId="77777777" w:rsidR="00532C46" w:rsidRDefault="00CF7952" w:rsidP="00BC6533">
      <w:pPr>
        <w:spacing w:before="240" w:after="0" w:line="360" w:lineRule="auto"/>
        <w:ind w:left="360"/>
        <w:rPr>
          <w:rFonts w:eastAsia="Times New Roman" w:cs="Times New Roman"/>
          <w:szCs w:val="24"/>
          <w:u w:val="single"/>
          <w:lang w:eastAsia="ja-JP"/>
        </w:rPr>
      </w:pPr>
      <w:r>
        <w:rPr>
          <w:rFonts w:eastAsia="Times New Roman" w:cs="Times New Roman"/>
          <w:szCs w:val="24"/>
          <w:u w:val="single"/>
          <w:lang w:eastAsia="ja-JP"/>
        </w:rPr>
        <w:t>Appendix figures</w:t>
      </w:r>
    </w:p>
    <w:p w14:paraId="6144DEED" w14:textId="3C1A44E9" w:rsidR="00CF7952" w:rsidRPr="0011164E" w:rsidRDefault="00532C46" w:rsidP="00BC6533">
      <w:pPr>
        <w:spacing w:before="240" w:after="0" w:line="360" w:lineRule="auto"/>
        <w:ind w:left="360"/>
        <w:rPr>
          <w:rFonts w:eastAsia="Times New Roman" w:cs="Times New Roman"/>
          <w:i/>
          <w:sz w:val="28"/>
          <w:szCs w:val="24"/>
          <w:lang w:eastAsia="ja-JP"/>
        </w:rPr>
      </w:pPr>
      <w:r>
        <w:rPr>
          <w:rFonts w:eastAsia="Times New Roman" w:cs="Times New Roman"/>
          <w:szCs w:val="24"/>
          <w:u w:val="single"/>
          <w:lang w:eastAsia="ja-JP"/>
        </w:rPr>
        <w:t>Appendix code snippets</w:t>
      </w:r>
      <w:r w:rsidR="00CF7952" w:rsidRPr="0011164E">
        <w:rPr>
          <w:rFonts w:eastAsia="Times New Roman" w:cs="Times New Roman"/>
          <w:i/>
          <w:szCs w:val="24"/>
          <w:lang w:eastAsia="ja-JP"/>
        </w:rPr>
        <w:t xml:space="preserve"> </w:t>
      </w:r>
      <w:r w:rsidR="00CF7952" w:rsidRPr="0011164E">
        <w:rPr>
          <w:rFonts w:eastAsia="Times New Roman" w:cs="Times New Roman"/>
          <w:i/>
          <w:szCs w:val="24"/>
          <w:lang w:eastAsia="ja-JP"/>
        </w:rPr>
        <w:br w:type="page"/>
      </w:r>
    </w:p>
    <w:p w14:paraId="17D24D5E" w14:textId="5C987EC9" w:rsidR="00434622" w:rsidRPr="00E90329" w:rsidRDefault="00434622" w:rsidP="00E6212F">
      <w:pPr>
        <w:spacing w:after="0" w:line="360" w:lineRule="auto"/>
        <w:jc w:val="both"/>
        <w:rPr>
          <w:rFonts w:eastAsia="Times New Roman" w:cs="Times New Roman"/>
          <w:b/>
          <w:sz w:val="28"/>
          <w:szCs w:val="24"/>
          <w:lang w:eastAsia="ja-JP"/>
        </w:rPr>
      </w:pPr>
      <w:r w:rsidRPr="00E90329">
        <w:rPr>
          <w:rFonts w:eastAsia="Times New Roman" w:cs="Times New Roman"/>
          <w:b/>
          <w:sz w:val="28"/>
          <w:szCs w:val="24"/>
          <w:lang w:eastAsia="ja-JP"/>
        </w:rPr>
        <w:lastRenderedPageBreak/>
        <w:t xml:space="preserve">A. Analysis of a nosocomial outbreak in Jos, Nigeria, </w:t>
      </w:r>
      <w:r w:rsidR="008C7077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in 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>1970</w:t>
      </w:r>
    </w:p>
    <w:p w14:paraId="79EED74D" w14:textId="77777777" w:rsidR="00EE36F4" w:rsidRPr="00E90329" w:rsidRDefault="00EE36F4" w:rsidP="00E6212F">
      <w:pPr>
        <w:spacing w:after="0" w:line="360" w:lineRule="auto"/>
        <w:jc w:val="both"/>
        <w:rPr>
          <w:rFonts w:eastAsia="Times New Roman" w:cs="Times New Roman"/>
          <w:szCs w:val="24"/>
          <w:u w:val="single"/>
          <w:lang w:eastAsia="ja-JP"/>
        </w:rPr>
      </w:pPr>
    </w:p>
    <w:p w14:paraId="5AC6A21A" w14:textId="3A528996" w:rsidR="00EE36F4" w:rsidRPr="00E90329" w:rsidRDefault="00EE36F4" w:rsidP="00E6212F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Reconstructi</w:t>
      </w:r>
      <w:r w:rsidR="00BA6E97" w:rsidRPr="00E90329">
        <w:rPr>
          <w:rFonts w:eastAsia="Times New Roman" w:cs="Times New Roman"/>
          <w:i/>
          <w:szCs w:val="24"/>
          <w:lang w:eastAsia="ja-JP"/>
        </w:rPr>
        <w:t>ng</w:t>
      </w:r>
      <w:r w:rsidRPr="00E90329">
        <w:rPr>
          <w:rFonts w:eastAsia="Times New Roman" w:cs="Times New Roman"/>
          <w:i/>
          <w:szCs w:val="24"/>
          <w:lang w:eastAsia="ja-JP"/>
        </w:rPr>
        <w:t xml:space="preserve"> the timeline of the outbreak</w:t>
      </w:r>
    </w:p>
    <w:p w14:paraId="1145A67A" w14:textId="77777777" w:rsidR="00296D39" w:rsidRPr="00E90329" w:rsidRDefault="00296D39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</w:p>
    <w:p w14:paraId="3810406E" w14:textId="665B2C6F" w:rsidR="00296D39" w:rsidRPr="00E90329" w:rsidRDefault="00296D39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ab/>
      </w:r>
      <w:r w:rsidRPr="00E90329">
        <w:rPr>
          <w:rFonts w:eastAsia="Times New Roman" w:cs="Times New Roman"/>
          <w:szCs w:val="24"/>
          <w:lang w:eastAsia="ja-JP"/>
        </w:rPr>
        <w:t xml:space="preserve">We used </w:t>
      </w:r>
      <w:r w:rsidR="008C7077" w:rsidRPr="00E90329">
        <w:rPr>
          <w:rFonts w:eastAsia="Times New Roman" w:cs="Times New Roman"/>
          <w:szCs w:val="24"/>
          <w:lang w:eastAsia="ja-JP"/>
        </w:rPr>
        <w:t>the</w:t>
      </w:r>
      <w:r w:rsidRPr="00E90329">
        <w:rPr>
          <w:rFonts w:eastAsia="Times New Roman" w:cs="Times New Roman"/>
          <w:szCs w:val="24"/>
          <w:lang w:eastAsia="ja-JP"/>
        </w:rPr>
        <w:t xml:space="preserve"> available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event time data </w:t>
      </w:r>
      <w:r w:rsidR="00887964" w:rsidRPr="00E90329">
        <w:rPr>
          <w:rFonts w:eastAsia="Times New Roman" w:cs="Times New Roman"/>
          <w:szCs w:val="24"/>
          <w:lang w:eastAsia="ja-JP"/>
        </w:rPr>
        <w:t>of a</w:t>
      </w:r>
      <w:r w:rsidRPr="00E90329">
        <w:rPr>
          <w:rFonts w:eastAsia="Times New Roman" w:cs="Times New Roman"/>
          <w:szCs w:val="24"/>
          <w:lang w:eastAsia="ja-JP"/>
        </w:rPr>
        <w:t xml:space="preserve"> nosocomial outbreak in Jos, Nigeria, </w:t>
      </w:r>
      <w:r w:rsidR="008C7077" w:rsidRPr="00E90329">
        <w:rPr>
          <w:rFonts w:eastAsia="Times New Roman" w:cs="Times New Roman"/>
          <w:szCs w:val="24"/>
          <w:lang w:eastAsia="ja-JP"/>
        </w:rPr>
        <w:t xml:space="preserve">in </w:t>
      </w:r>
      <w:r w:rsidRPr="00E90329">
        <w:rPr>
          <w:rFonts w:eastAsia="Times New Roman" w:cs="Times New Roman"/>
          <w:szCs w:val="24"/>
          <w:lang w:eastAsia="ja-JP"/>
        </w:rPr>
        <w:t xml:space="preserve">1970, to estimate the incubation period and </w:t>
      </w:r>
      <w:r w:rsidR="00BA6E97" w:rsidRPr="00E90329">
        <w:rPr>
          <w:rFonts w:eastAsia="Times New Roman" w:cs="Times New Roman"/>
          <w:szCs w:val="24"/>
          <w:lang w:eastAsia="ja-JP"/>
        </w:rPr>
        <w:t>the</w:t>
      </w:r>
      <w:r w:rsidRPr="00E90329">
        <w:rPr>
          <w:rFonts w:eastAsia="Times New Roman" w:cs="Times New Roman"/>
          <w:szCs w:val="24"/>
          <w:lang w:eastAsia="ja-JP"/>
        </w:rPr>
        <w:t xml:space="preserve"> time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 from </w:t>
      </w:r>
      <w:r w:rsidRPr="00E90329">
        <w:rPr>
          <w:rFonts w:eastAsia="Times New Roman" w:cs="Times New Roman"/>
          <w:szCs w:val="24"/>
          <w:lang w:eastAsia="ja-JP"/>
        </w:rPr>
        <w:t xml:space="preserve">illness onset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to </w:t>
      </w:r>
      <w:r w:rsidRPr="00E90329">
        <w:rPr>
          <w:rFonts w:eastAsia="Times New Roman" w:cs="Times New Roman"/>
          <w:szCs w:val="24"/>
          <w:lang w:eastAsia="ja-JP"/>
        </w:rPr>
        <w:t>death. In total, the</w:t>
      </w:r>
      <w:r w:rsidR="00F71B51" w:rsidRPr="00E90329">
        <w:rPr>
          <w:rFonts w:eastAsia="Times New Roman" w:cs="Times New Roman"/>
          <w:szCs w:val="24"/>
          <w:lang w:eastAsia="ja-JP"/>
        </w:rPr>
        <w:t xml:space="preserve"> </w:t>
      </w:r>
      <w:r w:rsidR="00BA6E97" w:rsidRPr="00E90329">
        <w:rPr>
          <w:rFonts w:eastAsia="Times New Roman" w:cs="Times New Roman"/>
          <w:szCs w:val="24"/>
          <w:lang w:eastAsia="ja-JP"/>
        </w:rPr>
        <w:t>outbreak</w:t>
      </w:r>
      <w:r w:rsidR="00F71B51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involved 23 cases </w:t>
      </w:r>
      <w:r w:rsidR="00333813" w:rsidRPr="00E90329">
        <w:rPr>
          <w:rFonts w:eastAsia="Times New Roman" w:cs="Times New Roman"/>
          <w:szCs w:val="24"/>
          <w:lang w:eastAsia="ja-JP"/>
        </w:rPr>
        <w:t>excluding the index case. Each case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 record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j={1…23}</m:t>
        </m:r>
      </m:oMath>
      <w:r w:rsidR="00333813" w:rsidRPr="00E90329">
        <w:rPr>
          <w:rFonts w:eastAsia="Times New Roman" w:cs="Times New Roman"/>
          <w:szCs w:val="24"/>
          <w:lang w:eastAsia="ja-JP"/>
        </w:rPr>
        <w:t xml:space="preserve"> contained a lower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-</m:t>
            </m:r>
          </m:sup>
        </m:sSubSup>
      </m:oMath>
      <w:r w:rsidR="00333813" w:rsidRPr="00E90329">
        <w:rPr>
          <w:rFonts w:eastAsia="Times New Roman" w:cs="Times New Roman"/>
          <w:szCs w:val="24"/>
          <w:lang w:eastAsia="ja-JP"/>
        </w:rPr>
        <w:t xml:space="preserve"> and an upper time boundary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+</m:t>
            </m:r>
          </m:sup>
        </m:sSubSup>
      </m:oMath>
      <w:r w:rsidR="00333813" w:rsidRPr="00E90329">
        <w:rPr>
          <w:rFonts w:eastAsia="Times New Roman" w:cs="Times New Roman"/>
          <w:szCs w:val="24"/>
          <w:lang w:eastAsia="ja-JP"/>
        </w:rPr>
        <w:t xml:space="preserve"> of </w:t>
      </w:r>
      <w:r w:rsidR="00BA6E97" w:rsidRPr="00E90329">
        <w:rPr>
          <w:rFonts w:eastAsia="Times New Roman" w:cs="Times New Roman"/>
          <w:szCs w:val="24"/>
          <w:lang w:eastAsia="ja-JP"/>
        </w:rPr>
        <w:t>th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probable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date of 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exposure to Lassa fever (LF) virus as well as two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other event </w:t>
      </w:r>
      <w:r w:rsidR="00333813" w:rsidRPr="00E90329">
        <w:rPr>
          <w:rFonts w:eastAsia="Times New Roman" w:cs="Times New Roman"/>
          <w:szCs w:val="24"/>
          <w:lang w:eastAsia="ja-JP"/>
        </w:rPr>
        <w:t>times</w:t>
      </w:r>
      <w:r w:rsidR="00BA6E97" w:rsidRPr="00E90329">
        <w:rPr>
          <w:rFonts w:eastAsia="Times New Roman" w:cs="Times New Roman"/>
          <w:szCs w:val="24"/>
          <w:lang w:eastAsia="ja-JP"/>
        </w:rPr>
        <w:t>, i.e.,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</w:t>
      </w:r>
      <w:r w:rsidR="00BA6E97" w:rsidRPr="00E90329">
        <w:rPr>
          <w:rFonts w:eastAsia="Times New Roman" w:cs="Times New Roman"/>
          <w:szCs w:val="24"/>
          <w:lang w:eastAsia="ja-JP"/>
        </w:rPr>
        <w:t>th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da</w:t>
      </w:r>
      <w:r w:rsidR="00BA6E97" w:rsidRPr="00E90329">
        <w:rPr>
          <w:rFonts w:eastAsia="Times New Roman" w:cs="Times New Roman"/>
          <w:szCs w:val="24"/>
          <w:lang w:eastAsia="ja-JP"/>
        </w:rPr>
        <w:t>t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of illness onset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o</m:t>
            </m:r>
          </m:sup>
        </m:sSubSup>
      </m:oMath>
      <w:r w:rsidR="00333813" w:rsidRPr="00E90329">
        <w:rPr>
          <w:rFonts w:eastAsia="Times New Roman" w:cs="Times New Roman"/>
          <w:szCs w:val="24"/>
          <w:lang w:eastAsia="ja-JP"/>
        </w:rPr>
        <w:t xml:space="preserve"> and </w:t>
      </w:r>
      <w:r w:rsidR="00BA6E97" w:rsidRPr="00E90329">
        <w:rPr>
          <w:rFonts w:eastAsia="Times New Roman" w:cs="Times New Roman"/>
          <w:szCs w:val="24"/>
          <w:lang w:eastAsia="ja-JP"/>
        </w:rPr>
        <w:t>th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da</w:t>
      </w:r>
      <w:r w:rsidR="00BA6E97" w:rsidRPr="00E90329">
        <w:rPr>
          <w:rFonts w:eastAsia="Times New Roman" w:cs="Times New Roman"/>
          <w:szCs w:val="24"/>
          <w:lang w:eastAsia="ja-JP"/>
        </w:rPr>
        <w:t>t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of death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p>
        </m:sSubSup>
      </m:oMath>
      <w:r w:rsidR="00A93A74" w:rsidRPr="00E90329">
        <w:rPr>
          <w:rFonts w:eastAsia="Times New Roman" w:cs="Times New Roman"/>
          <w:szCs w:val="24"/>
          <w:lang w:eastAsia="ja-JP"/>
        </w:rPr>
        <w:t xml:space="preserve"> (Appendix Fig 1)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. </w:t>
      </w:r>
    </w:p>
    <w:p w14:paraId="628498F2" w14:textId="77777777" w:rsidR="00EE36F4" w:rsidRPr="00E90329" w:rsidRDefault="00EE36F4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</w:p>
    <w:p w14:paraId="13EC65B7" w14:textId="2B6CBB00" w:rsidR="00296D39" w:rsidRPr="00E90329" w:rsidRDefault="00296D39" w:rsidP="00E6212F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 xml:space="preserve">Inference of model parameters using </w:t>
      </w:r>
      <w:r w:rsidR="00C25DA3" w:rsidRPr="00E90329">
        <w:rPr>
          <w:rFonts w:eastAsia="Times New Roman" w:cs="Times New Roman"/>
          <w:i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i/>
          <w:szCs w:val="24"/>
          <w:lang w:eastAsia="ja-JP"/>
        </w:rPr>
        <w:t>Bayesian approach</w:t>
      </w:r>
    </w:p>
    <w:p w14:paraId="6F06E33C" w14:textId="77777777" w:rsidR="00296D39" w:rsidRPr="00E90329" w:rsidRDefault="00296D39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</w:p>
    <w:p w14:paraId="7648791E" w14:textId="48BC1592" w:rsidR="00296D39" w:rsidRPr="00E90329" w:rsidRDefault="00296D39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  <w:t>In our Markov Chain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 Monte Carlo</w:t>
      </w:r>
      <w:r w:rsidRPr="00E90329">
        <w:rPr>
          <w:rFonts w:eastAsia="Times New Roman" w:cs="Times New Roman"/>
          <w:szCs w:val="24"/>
          <w:lang w:eastAsia="ja-JP"/>
        </w:rPr>
        <w:t xml:space="preserve"> (MCMC)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 iterations</w:t>
      </w:r>
      <w:r w:rsidRPr="00E90329">
        <w:rPr>
          <w:rFonts w:eastAsia="Times New Roman" w:cs="Times New Roman"/>
          <w:szCs w:val="24"/>
          <w:lang w:eastAsia="ja-JP"/>
        </w:rPr>
        <w:t xml:space="preserve">, we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employed </w:t>
      </w:r>
      <w:r w:rsidR="00333813" w:rsidRPr="00E90329">
        <w:rPr>
          <w:rFonts w:eastAsia="Times New Roman" w:cs="Times New Roman"/>
          <w:szCs w:val="24"/>
          <w:lang w:eastAsia="ja-JP"/>
        </w:rPr>
        <w:t>a normal distribution for the</w:t>
      </w:r>
      <w:r w:rsidRPr="00E90329">
        <w:rPr>
          <w:rFonts w:eastAsia="Times New Roman" w:cs="Times New Roman"/>
          <w:szCs w:val="24"/>
          <w:lang w:eastAsia="ja-JP"/>
        </w:rPr>
        <w:t xml:space="preserve"> prior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distribution of each exposure time</w:t>
      </w:r>
      <w:r w:rsidR="00BA6E97" w:rsidRPr="00E90329">
        <w:rPr>
          <w:rFonts w:eastAsia="Times New Roman" w:cs="Times New Roman"/>
          <w:szCs w:val="24"/>
          <w:lang w:eastAsia="ja-JP"/>
        </w:rPr>
        <w:t>,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>:</w:t>
      </w:r>
    </w:p>
    <w:p w14:paraId="555B6BB5" w14:textId="77777777" w:rsidR="00296D39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j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e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norm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ean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(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+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-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)/2,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(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+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-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-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)/2/1.96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.</m:t>
          </m:r>
        </m:oMath>
      </m:oMathPara>
    </w:p>
    <w:p w14:paraId="2F3FE9AE" w14:textId="78AB14DA" w:rsidR="00EE36F4" w:rsidRPr="00E90329" w:rsidRDefault="00C25DA3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The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mean and standard deviation (</w:t>
      </w:r>
      <w:proofErr w:type="spellStart"/>
      <w:r w:rsidR="00333813" w:rsidRPr="00E90329">
        <w:rPr>
          <w:rFonts w:eastAsia="Times New Roman" w:cs="Times New Roman"/>
          <w:szCs w:val="24"/>
          <w:lang w:eastAsia="ja-JP"/>
        </w:rPr>
        <w:t>sd</w:t>
      </w:r>
      <w:proofErr w:type="spellEnd"/>
      <w:r w:rsidR="00333813" w:rsidRPr="00E90329">
        <w:rPr>
          <w:rFonts w:eastAsia="Times New Roman" w:cs="Times New Roman"/>
          <w:szCs w:val="24"/>
          <w:lang w:eastAsia="ja-JP"/>
        </w:rPr>
        <w:t>) w</w:t>
      </w:r>
      <w:r w:rsidRPr="00E90329">
        <w:rPr>
          <w:rFonts w:eastAsia="Times New Roman" w:cs="Times New Roman"/>
          <w:szCs w:val="24"/>
          <w:lang w:eastAsia="ja-JP"/>
        </w:rPr>
        <w:t>ere used</w:t>
      </w:r>
      <w:r w:rsidR="00333813" w:rsidRPr="00E90329">
        <w:rPr>
          <w:rFonts w:eastAsia="Times New Roman" w:cs="Times New Roman"/>
          <w:szCs w:val="24"/>
          <w:lang w:eastAsia="ja-JP"/>
        </w:rPr>
        <w:t xml:space="preserve"> to ensure that </w:t>
      </w:r>
      <w:r w:rsidR="00A93A74" w:rsidRPr="00E90329">
        <w:rPr>
          <w:rFonts w:eastAsia="Times New Roman" w:cs="Times New Roman"/>
          <w:szCs w:val="24"/>
          <w:lang w:eastAsia="ja-JP"/>
        </w:rPr>
        <w:t>the majority of values belong</w:t>
      </w:r>
      <w:r w:rsidRPr="00E90329">
        <w:rPr>
          <w:rFonts w:eastAsia="Times New Roman" w:cs="Times New Roman"/>
          <w:szCs w:val="24"/>
          <w:lang w:eastAsia="ja-JP"/>
        </w:rPr>
        <w:t>ed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 to the interval between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-</m:t>
            </m:r>
          </m:sup>
        </m:sSubSup>
      </m:oMath>
      <w:r w:rsidR="00A93A74"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+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="00A93A74" w:rsidRPr="00E90329">
        <w:rPr>
          <w:rFonts w:eastAsia="Times New Roman" w:cs="Times New Roman"/>
          <w:szCs w:val="24"/>
          <w:lang w:eastAsia="ja-JP"/>
        </w:rPr>
        <w:t xml:space="preserve"> </w:t>
      </w:r>
      <w:r w:rsidR="00BA6E97" w:rsidRPr="00E90329">
        <w:rPr>
          <w:rFonts w:eastAsia="Times New Roman" w:cs="Times New Roman"/>
          <w:szCs w:val="24"/>
          <w:lang w:eastAsia="ja-JP"/>
        </w:rPr>
        <w:t>T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he normal distribution was preferred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to 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the uniform prior </w:t>
      </w:r>
      <m:oMath>
        <m:r>
          <m:rPr>
            <m:sty m:val="p"/>
          </m:rPr>
          <w:rPr>
            <w:rFonts w:ascii="Cambria Math" w:eastAsia="Times New Roman" w:hAnsi="Cambria Math" w:cs="Times New Roman"/>
            <w:szCs w:val="24"/>
            <w:lang w:eastAsia="ja-JP"/>
          </w:rPr>
          <m:t>dunif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ower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=</m:t>
            </m:r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t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j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-</m:t>
                </m:r>
              </m:sup>
            </m:sSub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,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upper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=</m:t>
            </m:r>
            <m:sSubSup>
              <m:sSub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b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t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j</m:t>
                </m:r>
              </m:sub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+</m:t>
                </m:r>
              </m:sup>
            </m:sSubSup>
          </m:e>
        </m:d>
      </m:oMath>
      <w:r w:rsidR="00A93A74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to 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avoid the edge effects </w:t>
      </w:r>
      <w:r w:rsidR="00370FA5" w:rsidRPr="00E90329">
        <w:rPr>
          <w:rFonts w:eastAsia="Times New Roman" w:cs="Times New Roman"/>
          <w:szCs w:val="24"/>
          <w:lang w:eastAsia="ja-JP"/>
        </w:rPr>
        <w:t>from</w:t>
      </w:r>
      <w:r w:rsidR="00A93A74" w:rsidRPr="00E90329">
        <w:rPr>
          <w:rFonts w:eastAsia="Times New Roman" w:cs="Times New Roman"/>
          <w:szCs w:val="24"/>
          <w:lang w:eastAsia="ja-JP"/>
        </w:rPr>
        <w:t xml:space="preserve"> the boundaries </w:t>
      </w:r>
      <w:r w:rsidR="008A0409">
        <w:rPr>
          <w:rFonts w:eastAsia="Times New Roman" w:cs="Times New Roman"/>
          <w:szCs w:val="24"/>
          <w:lang w:eastAsia="ja-JP"/>
        </w:rPr>
        <w:fldChar w:fldCharType="begin"/>
      </w:r>
      <w:r w:rsidR="008A0409">
        <w:rPr>
          <w:rFonts w:eastAsia="Times New Roman" w:cs="Times New Roman"/>
          <w:szCs w:val="24"/>
          <w:lang w:eastAsia="ja-JP"/>
        </w:rPr>
        <w:instrText xml:space="preserve"> ADDIN ZOTERO_ITEM CSL_CITATION {"citationID":"JYZboPSi","properties":{"formattedCitation":"[1]","plainCitation":"[1]","noteIndex":0},"citationItems":[{"id":334,"uris":["http://zotero.org/users/4561370/items/GCVREG3F"],"uri":["http://zotero.org/users/4561370/items/GCVREG3F"],"itemData":{"id":334,"type":"article","title":"Computational and statistical issues with uniform interval priors. Available at: andrewgelman.com/2017/11/28/computational-statistical-issues-uniform-interval-priors/. Accessed on August 30, 2018","URL":"andrewgelman.com/2017/11/28/computational-statistical-issues-uniform-interval-priors/","author":[{"family":"Carpenter","given":"B"}],"issued":{"date-parts":[["2017"]]},"accessed":{"date-parts":[["2018",8,30]]}}}],"schema":"https://github.com/citation-style-language/schema/raw/master/csl-citation.json"} </w:instrText>
      </w:r>
      <w:r w:rsidR="008A0409">
        <w:rPr>
          <w:rFonts w:eastAsia="Times New Roman" w:cs="Times New Roman"/>
          <w:szCs w:val="24"/>
          <w:lang w:eastAsia="ja-JP"/>
        </w:rPr>
        <w:fldChar w:fldCharType="separate"/>
      </w:r>
      <w:r w:rsidR="008A0409" w:rsidRPr="008A0409">
        <w:rPr>
          <w:rFonts w:cs="Times New Roman"/>
        </w:rPr>
        <w:t>[1]</w:t>
      </w:r>
      <w:r w:rsidR="008A0409">
        <w:rPr>
          <w:rFonts w:eastAsia="Times New Roman" w:cs="Times New Roman"/>
          <w:szCs w:val="24"/>
          <w:lang w:eastAsia="ja-JP"/>
        </w:rPr>
        <w:fldChar w:fldCharType="end"/>
      </w:r>
      <w:bookmarkStart w:id="0" w:name="_Hlk531003859"/>
      <w:r w:rsidR="00E85637">
        <w:rPr>
          <w:rFonts w:eastAsia="Times New Roman" w:cs="Times New Roman"/>
          <w:szCs w:val="24"/>
          <w:lang w:eastAsia="ja-JP"/>
        </w:rPr>
        <w:t>, see also discussion in</w:t>
      </w:r>
      <w:bookmarkEnd w:id="0"/>
      <w:r w:rsidR="00E85637">
        <w:rPr>
          <w:rFonts w:eastAsia="Times New Roman" w:cs="Times New Roman"/>
          <w:szCs w:val="24"/>
          <w:lang w:eastAsia="ja-JP"/>
        </w:rPr>
        <w:t xml:space="preserve"> </w:t>
      </w:r>
      <w:r w:rsidR="00E85637">
        <w:rPr>
          <w:rFonts w:eastAsia="Times New Roman" w:cs="Times New Roman"/>
          <w:szCs w:val="24"/>
          <w:lang w:eastAsia="ja-JP"/>
        </w:rPr>
        <w:fldChar w:fldCharType="begin"/>
      </w:r>
      <w:r w:rsidR="00E85637">
        <w:rPr>
          <w:rFonts w:eastAsia="Times New Roman" w:cs="Times New Roman"/>
          <w:szCs w:val="24"/>
          <w:lang w:eastAsia="ja-JP"/>
        </w:rPr>
        <w:instrText xml:space="preserve"> ADDIN ZOTERO_ITEM CSL_CITATION {"citationID":"C4vIwDsa","properties":{"formattedCitation":"[2]","plainCitation":"[2]","noteIndex":0},"citationItems":[{"id":366,"uris":["http://zotero.org/users/4561370/items/84RUBA9A"],"uri":["http://zotero.org/users/4561370/items/84RUBA9A"],"itemData":{"id":366,"type":"article-journal","title":"Human ectoparasite transmission of the plague during the Second Pandemic is only weakly supported by proposed mathematical models","container-title":"Proceedings of the National Academy of Sciences","page":"E7892-E7893","volume":"115","issue":"34","source":"Crossref","URL":"http://www.pnas.org/lookup/doi/10.1073/pnas.1809775115","DOI":"10.1073/pnas.1809775115","ISSN":"0027-8424, 1091-6490","language":"en","author":[{"family":"Park","given":"Sang Woo"},{"family":"Dushoff","given":"Jonathan"},{"family":"Earn","given":"David J. D."},{"family":"Poinar","given":"Hendrik"},{"family":"Bolker","given":"Benjamin M."}],"issued":{"date-parts":[["2018",8,21]]},"accessed":{"date-parts":[["2018",11,26]]}}}],"schema":"https://github.com/citation-style-language/schema/raw/master/csl-citation.json"} </w:instrText>
      </w:r>
      <w:r w:rsidR="00E85637">
        <w:rPr>
          <w:rFonts w:eastAsia="Times New Roman" w:cs="Times New Roman"/>
          <w:szCs w:val="24"/>
          <w:lang w:eastAsia="ja-JP"/>
        </w:rPr>
        <w:fldChar w:fldCharType="separate"/>
      </w:r>
      <w:r w:rsidR="00E85637" w:rsidRPr="00E85637">
        <w:rPr>
          <w:rFonts w:cs="Times New Roman"/>
        </w:rPr>
        <w:t>[2]</w:t>
      </w:r>
      <w:r w:rsidR="00E85637">
        <w:rPr>
          <w:rFonts w:eastAsia="Times New Roman" w:cs="Times New Roman"/>
          <w:szCs w:val="24"/>
          <w:lang w:eastAsia="ja-JP"/>
        </w:rPr>
        <w:fldChar w:fldCharType="end"/>
      </w:r>
      <w:r w:rsidR="00A93A74" w:rsidRPr="00E90329">
        <w:rPr>
          <w:rFonts w:eastAsia="Times New Roman" w:cs="Times New Roman"/>
          <w:szCs w:val="24"/>
          <w:lang w:eastAsia="ja-JP"/>
        </w:rPr>
        <w:t>.</w:t>
      </w:r>
    </w:p>
    <w:p w14:paraId="41F47368" w14:textId="77777777" w:rsidR="00370FA5" w:rsidRPr="00E90329" w:rsidRDefault="00370FA5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59FC234A" w14:textId="10E8B6EF" w:rsidR="00370FA5" w:rsidRPr="00E90329" w:rsidRDefault="00370FA5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  <w:t>Then we defined two main distribution</w:t>
      </w:r>
      <w:r w:rsidR="00F71B51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 xml:space="preserve"> for the incubation period and </w:t>
      </w:r>
      <w:r w:rsidR="00F71B51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>time from illness onset to death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, </w:t>
      </w:r>
      <w:r w:rsidR="00C25DA3" w:rsidRPr="00E90329">
        <w:rPr>
          <w:rFonts w:eastAsia="Times New Roman" w:cs="Times New Roman"/>
          <w:szCs w:val="24"/>
          <w:lang w:eastAsia="ja-JP"/>
        </w:rPr>
        <w:t xml:space="preserve">and </w:t>
      </w:r>
      <w:r w:rsidR="00BA6E97" w:rsidRPr="00E90329">
        <w:rPr>
          <w:rFonts w:eastAsia="Times New Roman" w:cs="Times New Roman"/>
          <w:szCs w:val="24"/>
          <w:lang w:eastAsia="ja-JP"/>
        </w:rPr>
        <w:t>employ</w:t>
      </w:r>
      <w:r w:rsidR="00C25DA3" w:rsidRPr="00E90329">
        <w:rPr>
          <w:rFonts w:eastAsia="Times New Roman" w:cs="Times New Roman"/>
          <w:szCs w:val="24"/>
          <w:lang w:eastAsia="ja-JP"/>
        </w:rPr>
        <w:t>ed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 the g</w:t>
      </w:r>
      <w:r w:rsidRPr="00E90329">
        <w:rPr>
          <w:rFonts w:eastAsia="Times New Roman" w:cs="Times New Roman"/>
          <w:szCs w:val="24"/>
          <w:lang w:eastAsia="ja-JP"/>
        </w:rPr>
        <w:t>amma distribution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 for each</w:t>
      </w:r>
      <w:r w:rsidRPr="00E90329">
        <w:rPr>
          <w:rFonts w:eastAsia="Times New Roman" w:cs="Times New Roman"/>
          <w:szCs w:val="24"/>
          <w:lang w:eastAsia="ja-JP"/>
        </w:rPr>
        <w:t>:</w:t>
      </w:r>
    </w:p>
    <w:p w14:paraId="38E2A4CD" w14:textId="3BE67BB7" w:rsidR="00370FA5" w:rsidRPr="00E90329" w:rsidRDefault="00947226" w:rsidP="00E6212F">
      <w:pPr>
        <w:spacing w:before="240" w:line="360" w:lineRule="auto"/>
        <w:jc w:val="distribute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j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gamma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hap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sd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i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rat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i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s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2</m:t>
                      </m:r>
                    </m:sup>
                  </m:sSup>
                </m:den>
              </m:f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69D91AEC" w14:textId="74EFFF3C" w:rsidR="00370FA5" w:rsidRPr="00E90329" w:rsidRDefault="00947226" w:rsidP="00E6212F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j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od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gamma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hap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s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rat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m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d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s</m:t>
                          </m:r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2</m:t>
                      </m:r>
                    </m:sup>
                  </m:sSup>
                </m:den>
              </m:f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48EAB064" w14:textId="227682D2" w:rsidR="00A821FD" w:rsidRPr="00E90329" w:rsidRDefault="00370FA5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lastRenderedPageBreak/>
        <w:t>where hyper-parameters</w:t>
      </w:r>
      <w:r w:rsidR="00BA6E97" w:rsidRPr="00E90329">
        <w:rPr>
          <w:rFonts w:eastAsia="Times New Roman" w:cs="Times New Roman"/>
          <w:szCs w:val="24"/>
          <w:lang w:eastAsia="ja-JP"/>
        </w:rPr>
        <w:t>,</w:t>
      </w:r>
      <w:r w:rsidRPr="00E90329">
        <w:rPr>
          <w:rFonts w:eastAsia="Times New Roman" w:cs="Times New Roman"/>
          <w:szCs w:val="24"/>
          <w:lang w:eastAsia="ja-JP"/>
        </w:rPr>
        <w:t xml:space="preserve"> the mean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, and </w:t>
      </w:r>
      <w:r w:rsidR="00BC51F3">
        <w:rPr>
          <w:rFonts w:eastAsia="Times New Roman" w:cs="Times New Roman"/>
          <w:szCs w:val="24"/>
          <w:lang w:eastAsia="ja-JP"/>
        </w:rPr>
        <w:t>standard deviations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, have </w:t>
      </w:r>
      <w:r w:rsidR="00BA6E97" w:rsidRPr="00E90329">
        <w:rPr>
          <w:rFonts w:eastAsia="Times New Roman" w:cs="Times New Roman"/>
          <w:szCs w:val="24"/>
          <w:lang w:eastAsia="ja-JP"/>
        </w:rPr>
        <w:t xml:space="preserve">non-informative </w:t>
      </w:r>
      <w:r w:rsidRPr="00E90329">
        <w:rPr>
          <w:rFonts w:eastAsia="Times New Roman" w:cs="Times New Roman"/>
          <w:szCs w:val="24"/>
          <w:lang w:eastAsia="ja-JP"/>
        </w:rPr>
        <w:t xml:space="preserve">positively defined priors given by </w:t>
      </w:r>
      <w:r w:rsidR="00C25DA3" w:rsidRPr="00E90329">
        <w:rPr>
          <w:rFonts w:eastAsia="Times New Roman" w:cs="Times New Roman"/>
          <w:szCs w:val="24"/>
          <w:lang w:eastAsia="ja-JP"/>
        </w:rPr>
        <w:t xml:space="preserve">a </w:t>
      </w:r>
      <w:r w:rsidR="00780C6B">
        <w:rPr>
          <w:rFonts w:eastAsia="Times New Roman" w:cs="Times New Roman"/>
          <w:szCs w:val="24"/>
          <w:lang w:eastAsia="ja-JP"/>
        </w:rPr>
        <w:t xml:space="preserve">half flat (positive) </w:t>
      </w:r>
      <w:r w:rsidRPr="00E90329">
        <w:rPr>
          <w:rFonts w:eastAsia="Times New Roman" w:cs="Times New Roman"/>
          <w:szCs w:val="24"/>
          <w:lang w:eastAsia="ja-JP"/>
        </w:rPr>
        <w:t xml:space="preserve">distribution with arbitrarily small shape and scale parameters: </w:t>
      </w:r>
    </w:p>
    <w:p w14:paraId="6E7DD24E" w14:textId="2F537699" w:rsidR="00370FA5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halfflat( )</m:t>
          </m:r>
        </m:oMath>
      </m:oMathPara>
    </w:p>
    <w:p w14:paraId="6BF9DC57" w14:textId="77777777" w:rsidR="00F71B51" w:rsidRPr="00E90329" w:rsidRDefault="00F71B51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6B86E5EC" w14:textId="37312A79" w:rsidR="00F71B51" w:rsidRPr="00E90329" w:rsidRDefault="00F71B51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  <w:t xml:space="preserve">The observed times of illness onset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o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 xml:space="preserve"> and death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 xml:space="preserve"> were subsequently infer</w:t>
      </w:r>
      <w:r w:rsidR="00BA6E97" w:rsidRPr="00E90329">
        <w:rPr>
          <w:rFonts w:eastAsia="Times New Roman" w:cs="Times New Roman"/>
          <w:szCs w:val="24"/>
          <w:lang w:eastAsia="ja-JP"/>
        </w:rPr>
        <w:t>r</w:t>
      </w:r>
      <w:r w:rsidRPr="00E90329">
        <w:rPr>
          <w:rFonts w:eastAsia="Times New Roman" w:cs="Times New Roman"/>
          <w:szCs w:val="24"/>
          <w:lang w:eastAsia="ja-JP"/>
        </w:rPr>
        <w:t xml:space="preserve">ed using sampling from normal distributions with </w:t>
      </w:r>
      <w:r w:rsidR="00C25DA3" w:rsidRPr="00E90329">
        <w:rPr>
          <w:rFonts w:eastAsia="Times New Roman" w:cs="Times New Roman"/>
          <w:szCs w:val="24"/>
          <w:lang w:eastAsia="ja-JP"/>
        </w:rPr>
        <w:t xml:space="preserve">a </w:t>
      </w:r>
      <w:r w:rsidRPr="00E90329">
        <w:rPr>
          <w:rFonts w:eastAsia="Times New Roman" w:cs="Times New Roman"/>
          <w:szCs w:val="24"/>
          <w:lang w:eastAsia="ja-JP"/>
        </w:rPr>
        <w:t xml:space="preserve">fixed standard deviation 0.5, which </w:t>
      </w:r>
      <w:r w:rsidR="00C25DA3" w:rsidRPr="00E90329">
        <w:rPr>
          <w:rFonts w:eastAsia="Times New Roman" w:cs="Times New Roman"/>
          <w:szCs w:val="24"/>
          <w:lang w:eastAsia="ja-JP"/>
        </w:rPr>
        <w:t>correlates with</w:t>
      </w:r>
      <w:r w:rsidRPr="00E90329">
        <w:rPr>
          <w:rFonts w:eastAsia="Times New Roman" w:cs="Times New Roman"/>
          <w:szCs w:val="24"/>
          <w:lang w:eastAsia="ja-JP"/>
        </w:rPr>
        <w:t xml:space="preserve"> a half of </w:t>
      </w:r>
      <w:r w:rsidR="00C25DA3" w:rsidRPr="00E90329">
        <w:rPr>
          <w:rFonts w:eastAsia="Times New Roman" w:cs="Times New Roman"/>
          <w:szCs w:val="24"/>
          <w:lang w:eastAsia="ja-JP"/>
        </w:rPr>
        <w:t>the</w:t>
      </w:r>
      <w:r w:rsidRPr="00E90329">
        <w:rPr>
          <w:rFonts w:eastAsia="Times New Roman" w:cs="Times New Roman"/>
          <w:szCs w:val="24"/>
          <w:lang w:eastAsia="ja-JP"/>
        </w:rPr>
        <w:t xml:space="preserve"> time scale in the timeline as a source of measurement error:</w:t>
      </w:r>
    </w:p>
    <w:p w14:paraId="312F735D" w14:textId="77777777" w:rsidR="00F71B51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j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o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norm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ean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,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0.5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04698E88" w14:textId="77777777" w:rsidR="00F71B51" w:rsidRPr="00E90329" w:rsidRDefault="00947226" w:rsidP="00E6212F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j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norm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ean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j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od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,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0.5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.</m:t>
          </m:r>
        </m:oMath>
      </m:oMathPara>
    </w:p>
    <w:p w14:paraId="608D9F6B" w14:textId="77777777" w:rsidR="00501E9A" w:rsidRPr="00E90329" w:rsidRDefault="00501E9A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3429A590" w14:textId="13AC236F" w:rsidR="00501E9A" w:rsidRPr="00E90329" w:rsidRDefault="00501E9A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</w:r>
      <w:r w:rsidRPr="00E90329">
        <w:rPr>
          <w:rFonts w:eastAsia="Times New Roman" w:cs="Times New Roman"/>
          <w:i/>
          <w:szCs w:val="24"/>
          <w:lang w:eastAsia="ja-JP"/>
        </w:rPr>
        <w:t xml:space="preserve">MCMC </w:t>
      </w:r>
      <w:r w:rsidR="00B0550D" w:rsidRPr="00E90329">
        <w:rPr>
          <w:rFonts w:eastAsia="Times New Roman" w:cs="Times New Roman"/>
          <w:i/>
          <w:szCs w:val="24"/>
          <w:lang w:eastAsia="ja-JP"/>
        </w:rPr>
        <w:t>iterations</w:t>
      </w:r>
    </w:p>
    <w:p w14:paraId="3CC1490C" w14:textId="77777777" w:rsidR="00501E9A" w:rsidRPr="00E90329" w:rsidRDefault="00501E9A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</w:p>
    <w:p w14:paraId="5E1C32FD" w14:textId="37858A2E" w:rsidR="00501E9A" w:rsidRPr="00E90329" w:rsidRDefault="00501E9A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ab/>
      </w:r>
      <w:r w:rsidRPr="00E90329">
        <w:rPr>
          <w:rFonts w:eastAsia="Times New Roman" w:cs="Times New Roman"/>
          <w:szCs w:val="24"/>
          <w:lang w:eastAsia="ja-JP"/>
        </w:rPr>
        <w:t xml:space="preserve">We performed MCMC </w:t>
      </w:r>
      <w:r w:rsidR="00B0550D" w:rsidRPr="00E90329">
        <w:rPr>
          <w:rFonts w:eastAsia="Times New Roman" w:cs="Times New Roman"/>
          <w:szCs w:val="24"/>
          <w:lang w:eastAsia="ja-JP"/>
        </w:rPr>
        <w:t>iterations</w:t>
      </w:r>
      <w:r w:rsidR="00DD3DB1">
        <w:rPr>
          <w:rFonts w:eastAsia="Times New Roman" w:cs="Times New Roman"/>
          <w:szCs w:val="24"/>
          <w:lang w:eastAsia="ja-JP"/>
        </w:rPr>
        <w:t xml:space="preserve"> with 50</w:t>
      </w:r>
      <w:r w:rsidRPr="00E90329">
        <w:rPr>
          <w:rFonts w:eastAsia="Times New Roman" w:cs="Times New Roman"/>
          <w:szCs w:val="24"/>
          <w:lang w:eastAsia="ja-JP"/>
        </w:rPr>
        <w:t>0,000 iterations</w:t>
      </w:r>
      <w:r w:rsidR="005C1DFF" w:rsidRPr="00E90329">
        <w:rPr>
          <w:rFonts w:eastAsia="Times New Roman" w:cs="Times New Roman"/>
          <w:szCs w:val="24"/>
          <w:lang w:eastAsia="ja-JP"/>
        </w:rPr>
        <w:t>,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B0550D" w:rsidRPr="00E90329">
        <w:rPr>
          <w:rFonts w:eastAsia="Times New Roman" w:cs="Times New Roman"/>
          <w:szCs w:val="24"/>
          <w:lang w:eastAsia="ja-JP"/>
        </w:rPr>
        <w:t xml:space="preserve">plus </w:t>
      </w:r>
      <w:r w:rsidRPr="00E90329">
        <w:rPr>
          <w:rFonts w:eastAsia="Times New Roman" w:cs="Times New Roman"/>
          <w:szCs w:val="24"/>
          <w:lang w:eastAsia="ja-JP"/>
        </w:rPr>
        <w:t xml:space="preserve">20,000 iterations </w:t>
      </w:r>
      <w:r w:rsidR="005C1DFF" w:rsidRPr="00E90329">
        <w:rPr>
          <w:rFonts w:eastAsia="Times New Roman" w:cs="Times New Roman"/>
          <w:szCs w:val="24"/>
          <w:lang w:eastAsia="ja-JP"/>
        </w:rPr>
        <w:t>as</w:t>
      </w:r>
      <w:r w:rsidR="008A50B5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a burn-in period. The thinning parameter of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, 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s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="00DD3DB1">
        <w:rPr>
          <w:rFonts w:eastAsia="Times New Roman" w:cs="Times New Roman"/>
          <w:szCs w:val="24"/>
          <w:lang w:eastAsia="ja-JP"/>
        </w:rPr>
        <w:t xml:space="preserve"> was equal to 5</w:t>
      </w:r>
      <w:r w:rsidRPr="00E90329">
        <w:rPr>
          <w:rFonts w:eastAsia="Times New Roman" w:cs="Times New Roman"/>
          <w:szCs w:val="24"/>
          <w:lang w:eastAsia="ja-JP"/>
        </w:rPr>
        <w:t xml:space="preserve">0, and </w:t>
      </w:r>
      <w:r w:rsidR="00B0550D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 xml:space="preserve">exposure time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j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e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was </w:t>
      </w:r>
      <w:r w:rsidR="00B0550D" w:rsidRPr="00E90329">
        <w:rPr>
          <w:rFonts w:eastAsia="Times New Roman" w:cs="Times New Roman"/>
          <w:szCs w:val="24"/>
          <w:lang w:eastAsia="ja-JP"/>
        </w:rPr>
        <w:t xml:space="preserve">set at </w:t>
      </w:r>
      <w:r w:rsidR="00DD3DB1">
        <w:rPr>
          <w:rFonts w:eastAsia="Times New Roman" w:cs="Times New Roman"/>
          <w:szCs w:val="24"/>
          <w:lang w:eastAsia="ja-JP"/>
        </w:rPr>
        <w:t>10</w:t>
      </w:r>
      <w:r w:rsidRPr="00E90329">
        <w:rPr>
          <w:rFonts w:eastAsia="Times New Roman" w:cs="Times New Roman"/>
          <w:szCs w:val="24"/>
          <w:lang w:eastAsia="ja-JP"/>
        </w:rPr>
        <w:t xml:space="preserve">. The resulting trace plots for </w:t>
      </w:r>
      <w:r w:rsidR="008A50B5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>mean and variance complemented with autocorrelation plots shown in Appendix Fig</w:t>
      </w:r>
      <w:r w:rsidR="00C0150C" w:rsidRPr="00E90329">
        <w:rPr>
          <w:rFonts w:eastAsia="Times New Roman" w:cs="Times New Roman"/>
          <w:szCs w:val="24"/>
          <w:lang w:eastAsia="ja-JP"/>
        </w:rPr>
        <w:t>ures</w:t>
      </w:r>
      <w:r w:rsidRPr="00E90329">
        <w:rPr>
          <w:rFonts w:eastAsia="Times New Roman" w:cs="Times New Roman"/>
          <w:szCs w:val="24"/>
          <w:lang w:eastAsia="ja-JP"/>
        </w:rPr>
        <w:t xml:space="preserve"> 2</w:t>
      </w:r>
      <w:r w:rsidR="00C0150C" w:rsidRPr="00E90329">
        <w:rPr>
          <w:rFonts w:eastAsia="Times New Roman" w:cs="Times New Roman"/>
          <w:szCs w:val="24"/>
          <w:lang w:eastAsia="ja-JP"/>
        </w:rPr>
        <w:t>–5</w:t>
      </w:r>
      <w:r w:rsidRPr="00E90329">
        <w:rPr>
          <w:rFonts w:eastAsia="Times New Roman" w:cs="Times New Roman"/>
          <w:szCs w:val="24"/>
          <w:lang w:eastAsia="ja-JP"/>
        </w:rPr>
        <w:t xml:space="preserve"> demonstrate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 xml:space="preserve">sufficient convergence power of the iterative process.  </w:t>
      </w:r>
    </w:p>
    <w:p w14:paraId="7ADD07BF" w14:textId="77777777" w:rsidR="00434622" w:rsidRPr="00E90329" w:rsidRDefault="00434622" w:rsidP="00E6212F">
      <w:pPr>
        <w:spacing w:after="0" w:line="360" w:lineRule="auto"/>
        <w:jc w:val="both"/>
        <w:rPr>
          <w:rFonts w:eastAsia="Times New Roman" w:cs="Times New Roman"/>
          <w:szCs w:val="24"/>
          <w:u w:val="single"/>
          <w:lang w:eastAsia="ja-JP"/>
        </w:rPr>
      </w:pPr>
    </w:p>
    <w:p w14:paraId="0C7F238D" w14:textId="582B6C62" w:rsidR="00373F4A" w:rsidRPr="00E90329" w:rsidRDefault="00434622" w:rsidP="00E6212F">
      <w:pPr>
        <w:spacing w:after="0" w:line="360" w:lineRule="auto"/>
        <w:jc w:val="both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 w:val="28"/>
          <w:szCs w:val="24"/>
          <w:lang w:eastAsia="ja-JP"/>
        </w:rPr>
        <w:t>B</w:t>
      </w:r>
      <w:r w:rsidR="002E4785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. </w:t>
      </w:r>
      <w:r w:rsidR="00B75113">
        <w:rPr>
          <w:rFonts w:eastAsia="Times New Roman" w:cs="Times New Roman"/>
          <w:b/>
          <w:sz w:val="28"/>
          <w:szCs w:val="24"/>
          <w:lang w:eastAsia="ja-JP"/>
        </w:rPr>
        <w:t>M</w:t>
      </w:r>
      <w:r w:rsidR="0095628F" w:rsidRPr="00E90329">
        <w:rPr>
          <w:rFonts w:eastAsia="Times New Roman" w:cs="Times New Roman"/>
          <w:b/>
          <w:sz w:val="28"/>
          <w:szCs w:val="24"/>
          <w:lang w:eastAsia="ja-JP"/>
        </w:rPr>
        <w:t>odel</w:t>
      </w:r>
      <w:r w:rsidR="00B75113">
        <w:rPr>
          <w:rFonts w:eastAsia="Times New Roman" w:cs="Times New Roman"/>
          <w:b/>
          <w:sz w:val="28"/>
          <w:szCs w:val="24"/>
          <w:lang w:eastAsia="ja-JP"/>
        </w:rPr>
        <w:t>-based</w:t>
      </w:r>
      <w:r w:rsidR="0095628F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</w:t>
      </w:r>
      <w:r w:rsidR="002E4785" w:rsidRPr="00E90329">
        <w:rPr>
          <w:rFonts w:eastAsia="Times New Roman" w:cs="Times New Roman"/>
          <w:b/>
          <w:sz w:val="28"/>
          <w:szCs w:val="24"/>
          <w:lang w:eastAsia="ja-JP"/>
        </w:rPr>
        <w:t>inference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</w:t>
      </w:r>
      <w:r w:rsidR="00B0550D" w:rsidRPr="00E90329">
        <w:rPr>
          <w:rFonts w:eastAsia="Times New Roman" w:cs="Times New Roman"/>
          <w:b/>
          <w:sz w:val="28"/>
          <w:szCs w:val="24"/>
          <w:lang w:eastAsia="ja-JP"/>
        </w:rPr>
        <w:t>using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</w:t>
      </w:r>
      <w:r w:rsidR="00F71B51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the </w:t>
      </w:r>
      <w:r w:rsidR="00B0550D" w:rsidRPr="00E90329">
        <w:rPr>
          <w:rFonts w:eastAsia="Times New Roman" w:cs="Times New Roman"/>
          <w:b/>
          <w:sz w:val="28"/>
          <w:szCs w:val="24"/>
          <w:lang w:eastAsia="ja-JP"/>
        </w:rPr>
        <w:t>human case (</w:t>
      </w:r>
      <w:r w:rsidR="00F71B51" w:rsidRPr="00E90329">
        <w:rPr>
          <w:rFonts w:eastAsia="Times New Roman" w:cs="Times New Roman"/>
          <w:b/>
          <w:sz w:val="28"/>
          <w:szCs w:val="24"/>
          <w:lang w:eastAsia="ja-JP"/>
        </w:rPr>
        <w:t>i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>ncidence</w:t>
      </w:r>
      <w:r w:rsidR="00B0550D" w:rsidRPr="00E90329">
        <w:rPr>
          <w:rFonts w:eastAsia="Times New Roman" w:cs="Times New Roman"/>
          <w:b/>
          <w:sz w:val="28"/>
          <w:szCs w:val="24"/>
          <w:lang w:eastAsia="ja-JP"/>
        </w:rPr>
        <w:t>)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data</w:t>
      </w:r>
    </w:p>
    <w:p w14:paraId="7E628B31" w14:textId="77777777" w:rsidR="00C7562C" w:rsidRPr="00E90329" w:rsidRDefault="00C7562C" w:rsidP="00E6212F">
      <w:pPr>
        <w:spacing w:after="0" w:line="360" w:lineRule="auto"/>
        <w:rPr>
          <w:rFonts w:eastAsia="Times New Roman" w:cs="Times New Roman"/>
          <w:szCs w:val="24"/>
          <w:lang w:eastAsia="ja-JP"/>
        </w:rPr>
      </w:pPr>
    </w:p>
    <w:p w14:paraId="2582D355" w14:textId="77777777" w:rsidR="00C7562C" w:rsidRPr="00E90329" w:rsidRDefault="00C7562C" w:rsidP="00E6212F">
      <w:pPr>
        <w:spacing w:after="0" w:line="360" w:lineRule="auto"/>
        <w:ind w:firstLine="720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aximum lik</w:t>
      </w:r>
      <w:r w:rsidR="00373F4A" w:rsidRPr="00E90329">
        <w:rPr>
          <w:rFonts w:eastAsia="Times New Roman" w:cs="Times New Roman"/>
          <w:i/>
          <w:szCs w:val="24"/>
          <w:lang w:eastAsia="ja-JP"/>
        </w:rPr>
        <w:t>elihood estimation</w:t>
      </w:r>
    </w:p>
    <w:p w14:paraId="26F23986" w14:textId="77777777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359594C2" w14:textId="4D6A2A76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</w:r>
      <w:r w:rsidR="0095628F" w:rsidRPr="00E90329">
        <w:rPr>
          <w:rFonts w:eastAsia="Times New Roman" w:cs="Times New Roman"/>
          <w:szCs w:val="24"/>
          <w:lang w:eastAsia="ja-JP"/>
        </w:rPr>
        <w:t xml:space="preserve">As stated in the main text, we </w:t>
      </w:r>
      <w:r w:rsidRPr="00E90329">
        <w:rPr>
          <w:rFonts w:eastAsia="Times New Roman" w:cs="Times New Roman"/>
          <w:szCs w:val="24"/>
          <w:lang w:eastAsia="ja-JP"/>
        </w:rPr>
        <w:t xml:space="preserve">used maximum likelihood estimation </w:t>
      </w:r>
      <w:r w:rsidR="00674DCD" w:rsidRPr="00E90329">
        <w:rPr>
          <w:rFonts w:eastAsia="Times New Roman" w:cs="Times New Roman"/>
          <w:szCs w:val="24"/>
          <w:lang w:eastAsia="ja-JP"/>
        </w:rPr>
        <w:t xml:space="preserve">(MLE) </w:t>
      </w:r>
      <w:r w:rsidRPr="00E90329">
        <w:rPr>
          <w:rFonts w:eastAsia="Times New Roman" w:cs="Times New Roman"/>
          <w:szCs w:val="24"/>
          <w:lang w:eastAsia="ja-JP"/>
        </w:rPr>
        <w:t xml:space="preserve">to obtain point estimates of model parameters </w:t>
      </w:r>
      <m:oMath>
        <m:r>
          <m:rPr>
            <m:sty m:val="bi"/>
          </m:rPr>
          <w:rPr>
            <w:rFonts w:ascii="Cambria Math" w:eastAsia="Times New Roman" w:hAnsi="Cambria Math" w:cs="Times New Roman"/>
            <w:szCs w:val="24"/>
            <w:lang w:eastAsia="ja-JP"/>
          </w:rPr>
          <m:t>θ=</m:t>
        </m:r>
        <m:d>
          <m:dPr>
            <m:begChr m:val="{"/>
            <m:endChr m:val="}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a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±</m:t>
                </m:r>
              </m:sub>
            </m:s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,q,</m:t>
            </m:r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l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1,2</m:t>
                </m:r>
              </m:sub>
            </m:sSub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. </m:t>
        </m:r>
      </m:oMath>
      <w:r w:rsidR="0095292C" w:rsidRPr="00E90329">
        <w:rPr>
          <w:rFonts w:eastAsia="Times New Roman" w:cs="Times New Roman"/>
          <w:szCs w:val="24"/>
          <w:lang w:eastAsia="ja-JP"/>
        </w:rPr>
        <w:t xml:space="preserve"> Specifically</w:t>
      </w:r>
      <w:r w:rsidR="0095628F" w:rsidRPr="00E90329">
        <w:rPr>
          <w:rFonts w:eastAsia="Times New Roman" w:cs="Times New Roman"/>
          <w:szCs w:val="24"/>
          <w:lang w:eastAsia="ja-JP"/>
        </w:rPr>
        <w:t xml:space="preserve">, we </w:t>
      </w:r>
      <w:r w:rsidRPr="00E90329">
        <w:rPr>
          <w:rFonts w:eastAsia="Times New Roman" w:cs="Times New Roman"/>
          <w:szCs w:val="24"/>
          <w:lang w:eastAsia="ja-JP"/>
        </w:rPr>
        <w:t xml:space="preserve">maximized the total (composite) likelihood of the form: </w:t>
      </w:r>
    </w:p>
    <w:p w14:paraId="4678B077" w14:textId="67A03911" w:rsidR="00C7562C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Σ</m:t>
              </m:r>
            </m:sub>
          </m:sSub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θ </m:t>
              </m:r>
            </m:e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  <m:d>
                <m:dPr>
                  <m:begChr m:val="{"/>
                  <m:endChr m:val="}"/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i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,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</m:sSub>
                </m:e>
              </m:d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L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sub>
          </m:sSub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θ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</m:e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{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}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L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sub>
          </m:sSub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θ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</m:e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{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}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1F16A4D7" w14:textId="487535EB" w:rsidR="00C7562C" w:rsidRPr="00E90329" w:rsidRDefault="00C7562C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lastRenderedPageBreak/>
        <w:t xml:space="preserve">with respect to three varied parameters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{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±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q}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for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a </w:t>
      </w:r>
      <w:r w:rsidRPr="00E90329">
        <w:rPr>
          <w:rFonts w:eastAsia="Times New Roman" w:cs="Times New Roman"/>
          <w:szCs w:val="24"/>
          <w:lang w:eastAsia="ja-JP"/>
        </w:rPr>
        <w:t xml:space="preserve">fixed pair of indic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. </w:t>
      </w:r>
      <w:r w:rsidR="0095628F" w:rsidRPr="00E90329">
        <w:rPr>
          <w:rFonts w:eastAsia="Times New Roman" w:cs="Times New Roman"/>
          <w:szCs w:val="24"/>
          <w:lang w:eastAsia="ja-JP"/>
        </w:rPr>
        <w:t xml:space="preserve">Then </w:t>
      </w:r>
      <w:r w:rsidRPr="00E90329">
        <w:rPr>
          <w:rFonts w:eastAsia="Times New Roman" w:cs="Times New Roman"/>
          <w:szCs w:val="24"/>
          <w:lang w:eastAsia="ja-JP"/>
        </w:rPr>
        <w:t xml:space="preserve">we performed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a </w:t>
      </w:r>
      <w:r w:rsidRPr="00E90329">
        <w:rPr>
          <w:rFonts w:eastAsia="Times New Roman" w:cs="Times New Roman"/>
          <w:szCs w:val="24"/>
          <w:lang w:eastAsia="ja-JP"/>
        </w:rPr>
        <w:t xml:space="preserve">grid search over all possible valu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spanning the range </w:t>
      </w:r>
      <m:oMath>
        <m:d>
          <m:dPr>
            <m:begChr m:val="{"/>
            <m:endChr m:val="}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,…,52</m:t>
            </m:r>
          </m:e>
        </m:d>
      </m:oMath>
      <w:r w:rsidRPr="00E90329">
        <w:rPr>
          <w:rFonts w:eastAsia="Times New Roman" w:cs="Times New Roman"/>
          <w:szCs w:val="24"/>
          <w:lang w:eastAsia="ja-JP"/>
        </w:rPr>
        <w:t xml:space="preserve"> to determine the global maximum of the likelihoo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Σ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Each point estimate can be complimented with 95% confidence intervals, e.g., based on the likelihood profile.</w:t>
      </w:r>
    </w:p>
    <w:p w14:paraId="44D9A1D2" w14:textId="7254C66B" w:rsidR="00674DCD" w:rsidRPr="00E90329" w:rsidRDefault="00674DCD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  <w:t>Appendix Fig</w:t>
      </w:r>
      <w:r w:rsidR="005C1DFF" w:rsidRPr="00E90329">
        <w:rPr>
          <w:rFonts w:eastAsia="Times New Roman" w:cs="Times New Roman"/>
          <w:szCs w:val="24"/>
          <w:lang w:eastAsia="ja-JP"/>
        </w:rPr>
        <w:t>ure</w:t>
      </w:r>
      <w:r w:rsidRPr="00E90329">
        <w:rPr>
          <w:rFonts w:eastAsia="Times New Roman" w:cs="Times New Roman"/>
          <w:szCs w:val="24"/>
          <w:lang w:eastAsia="ja-JP"/>
        </w:rPr>
        <w:t xml:space="preserve"> 6 shows the resulting fit using </w:t>
      </w:r>
      <w:r w:rsidR="00BA27D2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>MLE procedure.</w:t>
      </w:r>
      <w:r w:rsidR="00FD5CF9">
        <w:rPr>
          <w:rFonts w:eastAsia="Times New Roman" w:cs="Times New Roman"/>
          <w:szCs w:val="24"/>
          <w:lang w:eastAsia="ja-JP"/>
        </w:rPr>
        <w:t xml:space="preserve"> For comparison, the fit of the analogous model with a (single) constant exposure rate is shown in Appendix Figure 7. </w:t>
      </w:r>
      <w:r w:rsidR="00B75113">
        <w:rPr>
          <w:rFonts w:eastAsia="Times New Roman" w:cs="Times New Roman"/>
          <w:szCs w:val="24"/>
          <w:lang w:eastAsia="ja-JP"/>
        </w:rPr>
        <w:t>The single exposure rate model</w:t>
      </w:r>
      <w:r w:rsidR="00FD5CF9">
        <w:rPr>
          <w:rFonts w:eastAsia="Times New Roman" w:cs="Times New Roman"/>
          <w:szCs w:val="24"/>
          <w:lang w:eastAsia="ja-JP"/>
        </w:rPr>
        <w:t xml:space="preserve"> yield</w:t>
      </w:r>
      <w:r w:rsidR="00B75113">
        <w:rPr>
          <w:rFonts w:eastAsia="Times New Roman" w:cs="Times New Roman"/>
          <w:szCs w:val="24"/>
          <w:lang w:eastAsia="ja-JP"/>
        </w:rPr>
        <w:t>ed</w:t>
      </w:r>
      <w:r w:rsidR="00FD5CF9">
        <w:rPr>
          <w:rFonts w:eastAsia="Times New Roman" w:cs="Times New Roman"/>
          <w:szCs w:val="24"/>
          <w:lang w:eastAsia="ja-JP"/>
        </w:rPr>
        <w:t xml:space="preserve"> a</w:t>
      </w:r>
      <w:r w:rsidR="00B75113">
        <w:rPr>
          <w:rFonts w:eastAsia="Times New Roman" w:cs="Times New Roman"/>
          <w:szCs w:val="24"/>
          <w:lang w:eastAsia="ja-JP"/>
        </w:rPr>
        <w:t xml:space="preserve"> greater</w:t>
      </w:r>
      <w:r w:rsidR="00FD5CF9">
        <w:rPr>
          <w:rFonts w:eastAsia="Times New Roman" w:cs="Times New Roman"/>
          <w:szCs w:val="24"/>
          <w:lang w:eastAsia="ja-JP"/>
        </w:rPr>
        <w:t xml:space="preserve"> A</w:t>
      </w:r>
      <w:r w:rsidR="00FD5CF9" w:rsidRPr="00FD5CF9">
        <w:rPr>
          <w:rFonts w:eastAsia="Times New Roman" w:cs="Times New Roman"/>
          <w:szCs w:val="24"/>
          <w:lang w:eastAsia="ja-JP"/>
        </w:rPr>
        <w:t>kaike information criterion</w:t>
      </w:r>
      <w:r w:rsidR="00FD5CF9">
        <w:rPr>
          <w:rFonts w:eastAsia="Times New Roman" w:cs="Times New Roman"/>
          <w:szCs w:val="24"/>
          <w:lang w:eastAsia="ja-JP"/>
        </w:rPr>
        <w:t xml:space="preserve"> value (</w:t>
      </w:r>
      <w:r w:rsidR="00B55EEC">
        <w:rPr>
          <w:rFonts w:eastAsia="Times New Roman" w:cs="Times New Roman"/>
          <w:szCs w:val="24"/>
          <w:lang w:eastAsia="ja-JP"/>
        </w:rPr>
        <w:t>3679.2</w:t>
      </w:r>
      <w:r w:rsidR="00FD5CF9">
        <w:rPr>
          <w:rFonts w:eastAsia="Times New Roman" w:cs="Times New Roman"/>
          <w:szCs w:val="24"/>
          <w:lang w:eastAsia="ja-JP"/>
        </w:rPr>
        <w:t xml:space="preserve"> in contrast to </w:t>
      </w:r>
      <w:r w:rsidR="00B55EEC">
        <w:rPr>
          <w:rFonts w:eastAsia="Times New Roman" w:cs="Times New Roman"/>
          <w:szCs w:val="24"/>
          <w:lang w:eastAsia="ja-JP"/>
        </w:rPr>
        <w:t>2877.2</w:t>
      </w:r>
      <w:r w:rsidR="00B75113">
        <w:rPr>
          <w:rFonts w:eastAsia="Times New Roman" w:cs="Times New Roman"/>
          <w:szCs w:val="24"/>
          <w:lang w:eastAsia="ja-JP"/>
        </w:rPr>
        <w:t xml:space="preserve"> with two exposure model</w:t>
      </w:r>
      <w:r w:rsidR="00FD5CF9">
        <w:rPr>
          <w:rFonts w:eastAsia="Times New Roman" w:cs="Times New Roman"/>
          <w:szCs w:val="24"/>
          <w:lang w:eastAsia="ja-JP"/>
        </w:rPr>
        <w:t xml:space="preserve">). </w:t>
      </w:r>
    </w:p>
    <w:p w14:paraId="42BE9D41" w14:textId="77777777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25A39597" w14:textId="109F0245" w:rsidR="00C7562C" w:rsidRPr="00E90329" w:rsidRDefault="00C7562C" w:rsidP="00E6212F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F</w:t>
      </w:r>
      <w:r w:rsidR="002E4785" w:rsidRPr="00E90329">
        <w:rPr>
          <w:rFonts w:eastAsia="Times New Roman" w:cs="Times New Roman"/>
          <w:i/>
          <w:szCs w:val="24"/>
          <w:lang w:eastAsia="ja-JP"/>
        </w:rPr>
        <w:t xml:space="preserve">itting procedure using </w:t>
      </w:r>
      <w:r w:rsidR="005C1DFF" w:rsidRPr="00E90329">
        <w:rPr>
          <w:rFonts w:eastAsia="Times New Roman" w:cs="Times New Roman"/>
          <w:i/>
          <w:szCs w:val="24"/>
          <w:lang w:eastAsia="ja-JP"/>
        </w:rPr>
        <w:t xml:space="preserve">the </w:t>
      </w:r>
      <w:r w:rsidR="002E4785" w:rsidRPr="00E90329">
        <w:rPr>
          <w:rFonts w:eastAsia="Times New Roman" w:cs="Times New Roman"/>
          <w:i/>
          <w:szCs w:val="24"/>
          <w:lang w:eastAsia="ja-JP"/>
        </w:rPr>
        <w:t>Bayesian approach</w:t>
      </w:r>
    </w:p>
    <w:p w14:paraId="0FAE8691" w14:textId="77777777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u w:val="single"/>
          <w:lang w:eastAsia="ja-JP"/>
        </w:rPr>
      </w:pPr>
    </w:p>
    <w:p w14:paraId="356D31CF" w14:textId="31E01F3B" w:rsidR="00C7562C" w:rsidRPr="00E90329" w:rsidRDefault="00C7562C" w:rsidP="00E6212F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We f</w:t>
      </w:r>
      <w:r w:rsidR="00373F4A" w:rsidRPr="00E90329">
        <w:rPr>
          <w:rFonts w:eastAsia="Times New Roman" w:cs="Times New Roman"/>
          <w:szCs w:val="24"/>
          <w:lang w:eastAsia="ja-JP"/>
        </w:rPr>
        <w:t>ound</w:t>
      </w:r>
      <w:r w:rsidRPr="00E90329">
        <w:rPr>
          <w:rFonts w:eastAsia="Times New Roman" w:cs="Times New Roman"/>
          <w:szCs w:val="24"/>
          <w:lang w:eastAsia="ja-JP"/>
        </w:rPr>
        <w:t xml:space="preserve"> the level of uncertainty in each model parameter estimate by conducting MCMC simulations for Bayesian inference. Here, we describe the sampling procedure </w:t>
      </w:r>
      <w:r w:rsidR="00373F4A" w:rsidRPr="00E90329">
        <w:rPr>
          <w:rFonts w:eastAsia="Times New Roman" w:cs="Times New Roman"/>
          <w:szCs w:val="24"/>
          <w:lang w:eastAsia="ja-JP"/>
        </w:rPr>
        <w:t>for each</w:t>
      </w:r>
      <w:r w:rsidRPr="00E90329">
        <w:rPr>
          <w:rFonts w:eastAsia="Times New Roman" w:cs="Times New Roman"/>
          <w:szCs w:val="24"/>
          <w:lang w:eastAsia="ja-JP"/>
        </w:rPr>
        <w:t xml:space="preserve"> estimate </w:t>
      </w:r>
      <w:r w:rsidR="00373F4A" w:rsidRPr="00E90329">
        <w:rPr>
          <w:rFonts w:eastAsia="Times New Roman" w:cs="Times New Roman"/>
          <w:szCs w:val="24"/>
          <w:lang w:eastAsia="ja-JP"/>
        </w:rPr>
        <w:t>by infer</w:t>
      </w:r>
      <w:r w:rsidR="00E53ED1" w:rsidRPr="00E90329">
        <w:rPr>
          <w:rFonts w:eastAsia="Times New Roman" w:cs="Times New Roman"/>
          <w:szCs w:val="24"/>
          <w:lang w:eastAsia="ja-JP"/>
        </w:rPr>
        <w:t>r</w:t>
      </w:r>
      <w:r w:rsidR="00373F4A" w:rsidRPr="00E90329">
        <w:rPr>
          <w:rFonts w:eastAsia="Times New Roman" w:cs="Times New Roman"/>
          <w:szCs w:val="24"/>
          <w:lang w:eastAsia="ja-JP"/>
        </w:rPr>
        <w:t>ing an</w:t>
      </w:r>
      <w:r w:rsidRPr="00E90329">
        <w:rPr>
          <w:rFonts w:eastAsia="Times New Roman" w:cs="Times New Roman"/>
          <w:szCs w:val="24"/>
          <w:lang w:eastAsia="ja-JP"/>
        </w:rPr>
        <w:t xml:space="preserve"> underlying posterior distribution</w:t>
      </w:r>
      <w:r w:rsidR="00373F4A" w:rsidRPr="00E90329">
        <w:rPr>
          <w:rFonts w:eastAsia="Times New Roman" w:cs="Times New Roman"/>
          <w:szCs w:val="24"/>
          <w:lang w:eastAsia="ja-JP"/>
        </w:rPr>
        <w:t xml:space="preserve">. Specifically, we </w:t>
      </w:r>
      <w:r w:rsidR="005C1DFF" w:rsidRPr="00E90329">
        <w:rPr>
          <w:rFonts w:eastAsia="Times New Roman" w:cs="Times New Roman"/>
          <w:szCs w:val="24"/>
          <w:lang w:eastAsia="ja-JP"/>
        </w:rPr>
        <w:t>we</w:t>
      </w:r>
      <w:r w:rsidR="00373F4A" w:rsidRPr="00E90329">
        <w:rPr>
          <w:rFonts w:eastAsia="Times New Roman" w:cs="Times New Roman"/>
          <w:szCs w:val="24"/>
          <w:lang w:eastAsia="ja-JP"/>
        </w:rPr>
        <w:t>re interest</w:t>
      </w:r>
      <w:r w:rsidR="005C1DFF" w:rsidRPr="00E90329">
        <w:rPr>
          <w:rFonts w:eastAsia="Times New Roman" w:cs="Times New Roman"/>
          <w:szCs w:val="24"/>
          <w:lang w:eastAsia="ja-JP"/>
        </w:rPr>
        <w:t>ed</w:t>
      </w:r>
      <w:r w:rsidR="00373F4A" w:rsidRPr="00E90329">
        <w:rPr>
          <w:rFonts w:eastAsia="Times New Roman" w:cs="Times New Roman"/>
          <w:szCs w:val="24"/>
          <w:lang w:eastAsia="ja-JP"/>
        </w:rPr>
        <w:t xml:space="preserve"> in estimating the posterior of</w:t>
      </w:r>
      <w:r w:rsidRPr="00E90329">
        <w:rPr>
          <w:rFonts w:eastAsia="Times New Roman" w:cs="Times New Roman"/>
          <w:szCs w:val="24"/>
          <w:lang w:eastAsia="ja-JP"/>
        </w:rPr>
        <w:t xml:space="preserve"> the exposure rate </w:t>
      </w:r>
      <w:r w:rsidRPr="00E90329">
        <w:rPr>
          <w:rFonts w:eastAsia="Times New Roman" w:cs="Times New Roman"/>
          <w:i/>
          <w:szCs w:val="24"/>
          <w:lang w:eastAsia="ja-JP"/>
        </w:rPr>
        <w:t>a</w:t>
      </w:r>
      <w:r w:rsidR="00373F4A" w:rsidRPr="00E90329">
        <w:rPr>
          <w:rFonts w:eastAsia="Times New Roman" w:cs="Times New Roman"/>
          <w:szCs w:val="24"/>
          <w:lang w:eastAsia="ja-JP"/>
        </w:rPr>
        <w:t xml:space="preserve"> for each high/low-risk period,</w:t>
      </w:r>
      <w:r w:rsidRPr="00E90329">
        <w:rPr>
          <w:rFonts w:eastAsia="Times New Roman" w:cs="Times New Roman"/>
          <w:szCs w:val="24"/>
          <w:lang w:eastAsia="ja-JP"/>
        </w:rPr>
        <w:t xml:space="preserve"> and the CFR </w:t>
      </w:r>
      <w:r w:rsidRPr="00E90329">
        <w:rPr>
          <w:rFonts w:eastAsia="Times New Roman" w:cs="Times New Roman"/>
          <w:i/>
          <w:szCs w:val="24"/>
          <w:lang w:eastAsia="ja-JP"/>
        </w:rPr>
        <w:t>q</w:t>
      </w:r>
      <w:r w:rsidR="00373F4A" w:rsidRPr="00E90329">
        <w:rPr>
          <w:rFonts w:eastAsia="Times New Roman" w:cs="Times New Roman"/>
          <w:szCs w:val="24"/>
          <w:lang w:eastAsia="ja-JP"/>
        </w:rPr>
        <w:t>.</w:t>
      </w:r>
    </w:p>
    <w:p w14:paraId="391C9077" w14:textId="77777777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17DEFCE6" w14:textId="3429D8BA" w:rsidR="00C7562C" w:rsidRPr="00E90329" w:rsidRDefault="00C7562C" w:rsidP="00E6212F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The exposure rate </w:t>
      </w:r>
      <w:r w:rsidRPr="00E90329">
        <w:rPr>
          <w:rFonts w:eastAsia="Times New Roman" w:cs="Times New Roman"/>
          <w:i/>
          <w:szCs w:val="24"/>
          <w:lang w:eastAsia="ja-JP"/>
        </w:rPr>
        <w:t>a</w:t>
      </w:r>
      <w:r w:rsidRPr="00E90329">
        <w:rPr>
          <w:rFonts w:eastAsia="Times New Roman" w:cs="Times New Roman"/>
          <w:i/>
          <w:szCs w:val="24"/>
          <w:vertAlign w:val="subscript"/>
          <w:lang w:eastAsia="ja-JP"/>
        </w:rPr>
        <w:t>w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373F4A" w:rsidRPr="00E90329">
        <w:rPr>
          <w:rFonts w:eastAsia="Times New Roman" w:cs="Times New Roman"/>
          <w:szCs w:val="24"/>
          <w:lang w:eastAsia="ja-JP"/>
        </w:rPr>
        <w:t>at</w:t>
      </w:r>
      <w:r w:rsidRPr="00E90329">
        <w:rPr>
          <w:rFonts w:eastAsia="Times New Roman" w:cs="Times New Roman"/>
          <w:szCs w:val="24"/>
          <w:lang w:eastAsia="ja-JP"/>
        </w:rPr>
        <w:t xml:space="preserve"> week</w:t>
      </w:r>
      <w:r w:rsidR="0031253F" w:rsidRPr="00E90329">
        <w:rPr>
          <w:rFonts w:eastAsia="Times New Roman" w:cs="Times New Roman"/>
          <w:szCs w:val="24"/>
          <w:lang w:eastAsia="ja-JP"/>
        </w:rPr>
        <w:t xml:space="preserve"> number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i/>
          <w:szCs w:val="24"/>
          <w:lang w:eastAsia="ja-JP"/>
        </w:rPr>
        <w:t>w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5C1DFF" w:rsidRPr="00E90329">
        <w:rPr>
          <w:rFonts w:eastAsia="Times New Roman" w:cs="Times New Roman"/>
          <w:szCs w:val="24"/>
          <w:lang w:eastAsia="ja-JP"/>
        </w:rPr>
        <w:t>wa</w:t>
      </w:r>
      <w:r w:rsidRPr="00E90329">
        <w:rPr>
          <w:rFonts w:eastAsia="Times New Roman" w:cs="Times New Roman"/>
          <w:szCs w:val="24"/>
          <w:lang w:eastAsia="ja-JP"/>
        </w:rPr>
        <w:t>s sampled from the</w:t>
      </w:r>
      <w:r w:rsidR="00373F4A" w:rsidRPr="00E90329">
        <w:rPr>
          <w:rFonts w:eastAsia="Times New Roman" w:cs="Times New Roman"/>
          <w:szCs w:val="24"/>
          <w:lang w:eastAsia="ja-JP"/>
        </w:rPr>
        <w:t xml:space="preserve"> Gamma </w:t>
      </w:r>
      <w:r w:rsidRPr="00E90329">
        <w:rPr>
          <w:rFonts w:eastAsia="Times New Roman" w:cs="Times New Roman"/>
          <w:szCs w:val="24"/>
          <w:lang w:eastAsia="ja-JP"/>
        </w:rPr>
        <w:t>distribution:</w:t>
      </w:r>
    </w:p>
    <w:p w14:paraId="6098CAF6" w14:textId="7B1BBEFD" w:rsidR="00C7562C" w:rsidRPr="00E90329" w:rsidRDefault="00947226" w:rsidP="00E6212F">
      <w:pPr>
        <w:spacing w:before="240" w:line="360" w:lineRule="auto"/>
        <w:jc w:val="center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a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</m:sSub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,2</m:t>
                  </m:r>
                </m:sub>
              </m:sSub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gamma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hap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m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a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c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</m:d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1,2</m:t>
                                  </m:r>
                                </m:sub>
                              </m:sSub>
                            </m:e>
                          </m:d>
                        </m:num>
                        <m:den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sd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a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c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</m:d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1,2</m:t>
                                  </m:r>
                                </m:sub>
                              </m:sSub>
                            </m:e>
                          </m:d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,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cal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m</m:t>
                      </m:r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a</m:t>
                      </m:r>
                    </m:sup>
                  </m:sSup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w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c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w</m:t>
                          </m:r>
                        </m:e>
                      </m:d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1,2</m:t>
                          </m:r>
                        </m:sub>
                      </m:sSub>
                    </m:e>
                  </m:d>
                </m:num>
                <m:den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sd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a</m:t>
                              </m:r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c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w</m:t>
                                  </m:r>
                                </m:e>
                              </m:d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1,2</m:t>
                                  </m:r>
                                </m:sub>
                              </m:sSub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2</m:t>
                      </m:r>
                    </m:sup>
                  </m:sSup>
                </m:den>
              </m:f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60AF1D2D" w14:textId="1407059B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where</w:t>
      </w:r>
      <w:r w:rsidR="007D1B99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c</m:t>
            </m:r>
          </m:sub>
        </m:sSub>
      </m:oMath>
      <w:r w:rsidR="0031253F" w:rsidRPr="00E90329">
        <w:rPr>
          <w:rFonts w:eastAsia="Times New Roman" w:cs="Times New Roman"/>
          <w:szCs w:val="24"/>
          <w:lang w:eastAsia="ja-JP"/>
        </w:rPr>
        <w:t xml:space="preserve"> is a corresponding calendar week, whereas a</w:t>
      </w:r>
      <w:r w:rsidR="007D1B99" w:rsidRPr="00E90329">
        <w:rPr>
          <w:rFonts w:eastAsia="Times New Roman" w:cs="Times New Roman"/>
          <w:szCs w:val="24"/>
          <w:lang w:eastAsia="ja-JP"/>
        </w:rPr>
        <w:t xml:space="preserve"> pair of hyper-parameters</w:t>
      </w:r>
      <w:r w:rsidR="0031253F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p>
      </m:oMath>
      <w:r w:rsidR="0031253F"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p>
      </m:oMath>
      <w:r w:rsidR="007D1B99" w:rsidRPr="00E90329">
        <w:rPr>
          <w:rFonts w:eastAsia="Times New Roman" w:cs="Times New Roman"/>
          <w:szCs w:val="24"/>
          <w:lang w:eastAsia="ja-JP"/>
        </w:rPr>
        <w:t xml:space="preserve"> are given by the following expressions</w:t>
      </w:r>
      <w:r w:rsidRPr="00E90329">
        <w:rPr>
          <w:rFonts w:eastAsia="Times New Roman" w:cs="Times New Roman"/>
          <w:szCs w:val="24"/>
          <w:lang w:eastAsia="ja-JP"/>
        </w:rPr>
        <w:t>:</w:t>
      </w:r>
    </w:p>
    <w:p w14:paraId="38FF3112" w14:textId="0C095853" w:rsidR="00BF25AB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p>
            <m:s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m</m:t>
              </m:r>
            </m:e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a</m:t>
              </m:r>
            </m:sup>
          </m:sSup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c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,2</m:t>
                  </m:r>
                </m:sub>
              </m:sSub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d>
            <m:dPr>
              <m:begChr m:val="{"/>
              <m:endChr m:val="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a</m:t>
                        </m:r>
                      </m:sup>
                    </m:sSubSup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,   </m:t>
                    </m:r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if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   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,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a</m:t>
                        </m:r>
                      </m:sup>
                    </m:sSubSup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,   </m:t>
                    </m:r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otherwise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,</m:t>
                    </m:r>
                  </m:e>
                </m:mr>
              </m:m>
            </m:e>
          </m:d>
        </m:oMath>
      </m:oMathPara>
    </w:p>
    <w:p w14:paraId="310A64B2" w14:textId="00C93921" w:rsidR="00BF25AB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p>
            <m:s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d</m:t>
              </m:r>
            </m:e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a</m:t>
              </m:r>
            </m:sup>
          </m:sSup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c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,2</m:t>
                  </m:r>
                </m:sub>
              </m:sSub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d>
            <m:dPr>
              <m:begChr m:val="{"/>
              <m:endChr m:val="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sd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a</m:t>
                        </m:r>
                      </m:sup>
                    </m:sSubSup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,   </m:t>
                    </m:r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if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   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≤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,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sd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a</m:t>
                        </m:r>
                      </m:sup>
                    </m:sSubSup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 xml:space="preserve">,   </m:t>
                    </m:r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otherwise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.</m:t>
                    </m:r>
                  </m:e>
                </m:mr>
              </m:m>
            </m:e>
          </m:d>
        </m:oMath>
      </m:oMathPara>
    </w:p>
    <w:p w14:paraId="76C5BC61" w14:textId="319EC6B7" w:rsidR="00C7562C" w:rsidRPr="00E90329" w:rsidRDefault="0031253F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e </w:t>
      </w:r>
      <w:r w:rsidR="00BF25AB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>upplement</w:t>
      </w:r>
      <w:r w:rsidR="005C1DFF" w:rsidRPr="00E90329">
        <w:rPr>
          <w:rFonts w:eastAsia="Times New Roman" w:cs="Times New Roman"/>
          <w:szCs w:val="24"/>
          <w:lang w:eastAsia="ja-JP"/>
        </w:rPr>
        <w:t>ed</w:t>
      </w:r>
      <w:r w:rsidRPr="00E90329">
        <w:rPr>
          <w:rFonts w:eastAsia="Times New Roman" w:cs="Times New Roman"/>
          <w:szCs w:val="24"/>
          <w:lang w:eastAsia="ja-JP"/>
        </w:rPr>
        <w:t xml:space="preserve"> each with the following</w:t>
      </w:r>
      <w:r w:rsidR="00D76F00">
        <w:rPr>
          <w:rFonts w:eastAsia="Times New Roman" w:cs="Times New Roman"/>
          <w:szCs w:val="24"/>
          <w:lang w:eastAsia="ja-JP"/>
        </w:rPr>
        <w:t xml:space="preserve"> non-informative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 prior</w:t>
      </w:r>
      <w:r w:rsidRPr="00E90329">
        <w:rPr>
          <w:rFonts w:eastAsia="Times New Roman" w:cs="Times New Roman"/>
          <w:szCs w:val="24"/>
          <w:lang w:eastAsia="ja-JP"/>
        </w:rPr>
        <w:t xml:space="preserve"> distribution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s: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~ </m:t>
        </m:r>
        <m:r>
          <m:rPr>
            <m:sty m:val="p"/>
          </m:rPr>
          <w:rPr>
            <w:rFonts w:ascii="Cambria Math" w:eastAsia="Times New Roman" w:hAnsi="Cambria Math" w:cs="Times New Roman"/>
            <w:szCs w:val="24"/>
            <w:lang w:eastAsia="ja-JP"/>
          </w:rPr>
          <m:t>dhalfflat( )</m:t>
        </m:r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DC0C45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that are </w:t>
      </w:r>
      <w:r w:rsidR="00780C6B">
        <w:rPr>
          <w:rFonts w:eastAsia="Times New Roman" w:cs="Times New Roman"/>
          <w:szCs w:val="24"/>
          <w:lang w:eastAsia="ja-JP"/>
        </w:rPr>
        <w:t>half flat (positive)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 distributions. The time boundari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</m:oMath>
      <w:r w:rsidR="00BF25AB" w:rsidRPr="00E90329">
        <w:rPr>
          <w:rFonts w:eastAsia="Times New Roman" w:cs="Times New Roman"/>
          <w:szCs w:val="24"/>
          <w:lang w:eastAsia="ja-JP"/>
        </w:rPr>
        <w:t xml:space="preserve"> ha</w:t>
      </w:r>
      <w:r w:rsidR="005C1DFF" w:rsidRPr="00E90329">
        <w:rPr>
          <w:rFonts w:eastAsia="Times New Roman" w:cs="Times New Roman"/>
          <w:szCs w:val="24"/>
          <w:lang w:eastAsia="ja-JP"/>
        </w:rPr>
        <w:t>d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lastRenderedPageBreak/>
        <w:t>the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 uniform prior</w:t>
      </w:r>
      <w:r w:rsidRPr="00E90329">
        <w:rPr>
          <w:rFonts w:eastAsia="Times New Roman" w:cs="Times New Roman"/>
          <w:szCs w:val="24"/>
          <w:lang w:eastAsia="ja-JP"/>
        </w:rPr>
        <w:t xml:space="preserve"> distribution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s: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~ </m:t>
        </m:r>
        <m:r>
          <m:rPr>
            <m:sty m:val="p"/>
          </m:rPr>
          <w:rPr>
            <w:rFonts w:ascii="Cambria Math" w:eastAsia="Times New Roman" w:hAnsi="Cambria Math" w:cs="Times New Roman"/>
            <w:szCs w:val="24"/>
            <w:lang w:eastAsia="ja-JP"/>
          </w:rPr>
          <m:t>dunif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ower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=0,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upper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=53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DC0C45" w:rsidRPr="00E90329">
        <w:rPr>
          <w:rFonts w:eastAsia="Times New Roman" w:cs="Times New Roman"/>
          <w:szCs w:val="24"/>
          <w:lang w:eastAsia="ja-JP"/>
        </w:rPr>
        <w:t xml:space="preserve"> </w:t>
      </w:r>
      <w:r w:rsidR="009A6700" w:rsidRPr="00E90329">
        <w:rPr>
          <w:rFonts w:eastAsia="Times New Roman" w:cs="Times New Roman"/>
          <w:szCs w:val="24"/>
          <w:lang w:eastAsia="ja-JP"/>
        </w:rPr>
        <w:t>which</w:t>
      </w:r>
      <w:r w:rsidR="00BF25AB" w:rsidRPr="00E90329">
        <w:rPr>
          <w:rFonts w:eastAsia="Times New Roman" w:cs="Times New Roman"/>
          <w:szCs w:val="24"/>
          <w:lang w:eastAsia="ja-JP"/>
        </w:rPr>
        <w:t xml:space="preserve"> ensure: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0&lt;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&lt;53.</m:t>
        </m:r>
      </m:oMath>
      <w:r w:rsidR="004660F4">
        <w:rPr>
          <w:rFonts w:eastAsia="Times New Roman" w:cs="Times New Roman"/>
          <w:szCs w:val="24"/>
          <w:lang w:eastAsia="ja-JP"/>
        </w:rPr>
        <w:t xml:space="preserve"> We also imposed constraints: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>&lt;</m:t>
        </m:r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="004660F4">
        <w:rPr>
          <w:rFonts w:eastAsia="Times New Roman" w:cs="Times New Roman"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+3</m:t>
        </m:r>
        <m:r>
          <w:rPr>
            <w:rFonts w:ascii="Cambria Math" w:eastAsia="Times New Roman" w:hAnsi="Cambria Math" w:cs="Times New Roman"/>
            <w:szCs w:val="24"/>
            <w:lang w:eastAsia="ja-JP"/>
          </w:rPr>
          <m:t>&lt;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</w:p>
    <w:p w14:paraId="1AD8CC87" w14:textId="77777777" w:rsidR="00C7562C" w:rsidRPr="00E90329" w:rsidRDefault="00C7562C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0A2B111E" w14:textId="71F0B4FE" w:rsidR="00C7562C" w:rsidRPr="00E90329" w:rsidRDefault="00C7562C" w:rsidP="00E6212F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The</w:t>
      </w:r>
      <w:r w:rsidR="009A6700" w:rsidRPr="00E90329">
        <w:rPr>
          <w:rFonts w:eastAsia="Times New Roman" w:cs="Times New Roman"/>
          <w:szCs w:val="24"/>
          <w:lang w:eastAsia="ja-JP"/>
        </w:rPr>
        <w:t xml:space="preserve"> risk of death </w:t>
      </w:r>
      <w:r w:rsidR="009A6700" w:rsidRPr="00E90329">
        <w:rPr>
          <w:rFonts w:eastAsia="Times New Roman" w:cs="Times New Roman"/>
          <w:i/>
          <w:szCs w:val="24"/>
          <w:lang w:eastAsia="ja-JP"/>
        </w:rPr>
        <w:t>q</w:t>
      </w:r>
      <w:r w:rsidRPr="00E90329">
        <w:rPr>
          <w:rFonts w:eastAsia="Times New Roman" w:cs="Times New Roman"/>
          <w:szCs w:val="24"/>
          <w:lang w:eastAsia="ja-JP"/>
        </w:rPr>
        <w:t xml:space="preserve"> is </w:t>
      </w:r>
      <w:r w:rsidR="009A6700" w:rsidRPr="00E90329">
        <w:rPr>
          <w:rFonts w:eastAsia="Times New Roman" w:cs="Times New Roman"/>
          <w:szCs w:val="24"/>
          <w:lang w:eastAsia="ja-JP"/>
        </w:rPr>
        <w:t>sampled from a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E46AD8">
        <w:rPr>
          <w:rFonts w:eastAsia="Times New Roman" w:cs="Times New Roman"/>
          <w:szCs w:val="24"/>
          <w:lang w:eastAsia="ja-JP"/>
        </w:rPr>
        <w:t>Gamma</w:t>
      </w:r>
      <w:r w:rsidR="00E46AD8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distribution</w:t>
      </w:r>
      <w:r w:rsidR="00BF3D8D" w:rsidRPr="00E90329">
        <w:rPr>
          <w:rFonts w:eastAsia="Times New Roman" w:cs="Times New Roman"/>
          <w:szCs w:val="24"/>
          <w:lang w:eastAsia="ja-JP"/>
        </w:rPr>
        <w:t xml:space="preserve"> to ensure the </w:t>
      </w:r>
      <w:r w:rsidR="00E46AD8">
        <w:rPr>
          <w:rFonts w:eastAsia="Times New Roman" w:cs="Times New Roman"/>
          <w:szCs w:val="24"/>
          <w:lang w:eastAsia="ja-JP"/>
        </w:rPr>
        <w:t xml:space="preserve">positive </w:t>
      </w:r>
      <w:r w:rsidR="00BF3D8D" w:rsidRPr="00E90329">
        <w:rPr>
          <w:rFonts w:eastAsia="Times New Roman" w:cs="Times New Roman"/>
          <w:szCs w:val="24"/>
          <w:lang w:eastAsia="ja-JP"/>
        </w:rPr>
        <w:t>range of its values</w:t>
      </w:r>
      <w:r w:rsidR="009A6700" w:rsidRPr="00E90329">
        <w:rPr>
          <w:rFonts w:eastAsia="Times New Roman" w:cs="Times New Roman"/>
          <w:szCs w:val="24"/>
          <w:lang w:eastAsia="ja-JP"/>
        </w:rPr>
        <w:t>:</w:t>
      </w:r>
    </w:p>
    <w:p w14:paraId="313C569C" w14:textId="16E76157" w:rsidR="009A6700" w:rsidRPr="00E90329" w:rsidRDefault="009A6700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q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gamma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hap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m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q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s</m:t>
                          </m:r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q</m:t>
                              </m:r>
                            </m:sup>
                          </m:sSup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,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cal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m</m:t>
                      </m:r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q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s</m:t>
                          </m:r>
                          <m:sSup>
                            <m:sSup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d</m:t>
                              </m:r>
                            </m:e>
                            <m:sup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q</m:t>
                              </m:r>
                            </m:sup>
                          </m:sSup>
                        </m:e>
                      </m:d>
                    </m:e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2</m:t>
                      </m:r>
                    </m:sup>
                  </m:sSup>
                </m:den>
              </m:f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72D366AD" w14:textId="0284DED4" w:rsidR="00C7562C" w:rsidRPr="00E90329" w:rsidRDefault="0026129E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here two hyper-parameters have the </w:t>
      </w:r>
      <w:r w:rsidR="00D76F00">
        <w:rPr>
          <w:rFonts w:eastAsia="Times New Roman" w:cs="Times New Roman"/>
          <w:szCs w:val="24"/>
          <w:lang w:eastAsia="ja-JP"/>
        </w:rPr>
        <w:t xml:space="preserve">non-informative </w:t>
      </w:r>
      <w:r w:rsidRPr="00E90329">
        <w:rPr>
          <w:rFonts w:eastAsia="Times New Roman" w:cs="Times New Roman"/>
          <w:szCs w:val="24"/>
          <w:lang w:eastAsia="ja-JP"/>
        </w:rPr>
        <w:t>prior distribution</w:t>
      </w:r>
      <w:r w:rsidR="00DC0C45" w:rsidRPr="00E90329">
        <w:rPr>
          <w:rFonts w:eastAsia="Times New Roman" w:cs="Times New Roman"/>
          <w:szCs w:val="24"/>
          <w:lang w:eastAsia="ja-JP"/>
        </w:rPr>
        <w:t xml:space="preserve">s of the form: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>,s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~ </m:t>
        </m:r>
        <m:r>
          <m:rPr>
            <m:sty m:val="p"/>
          </m:rPr>
          <w:rPr>
            <w:rFonts w:ascii="Cambria Math" w:eastAsia="Times New Roman" w:hAnsi="Cambria Math" w:cs="Times New Roman"/>
            <w:szCs w:val="24"/>
            <w:lang w:eastAsia="ja-JP"/>
          </w:rPr>
          <m:t>d</m:t>
        </m:r>
        <m:r>
          <m:rPr>
            <m:sty m:val="p"/>
          </m:rPr>
          <w:rPr>
            <w:rFonts w:ascii="Cambria Math" w:eastAsia="Times New Roman" w:hAnsi="Cambria Math" w:cs="Times New Roman"/>
            <w:szCs w:val="24"/>
            <w:lang w:eastAsia="ja-JP"/>
          </w:rPr>
          <m:t>halfflat( )</m:t>
        </m:r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DC0C45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that are analogous to the priors for the exposure hyper-parameters</w:t>
      </w:r>
      <w:r w:rsidR="00D207F2" w:rsidRPr="00E90329">
        <w:rPr>
          <w:rFonts w:eastAsia="Times New Roman" w:cs="Times New Roman"/>
          <w:szCs w:val="24"/>
          <w:lang w:eastAsia="ja-JP"/>
        </w:rPr>
        <w:t xml:space="preserve"> used above</w:t>
      </w:r>
      <w:r w:rsidRPr="00E90329">
        <w:rPr>
          <w:rFonts w:eastAsia="Times New Roman" w:cs="Times New Roman"/>
          <w:szCs w:val="24"/>
          <w:lang w:eastAsia="ja-JP"/>
        </w:rPr>
        <w:t>.</w:t>
      </w:r>
    </w:p>
    <w:p w14:paraId="3316EA0B" w14:textId="77777777" w:rsidR="00C9480E" w:rsidRPr="00E90329" w:rsidRDefault="00C9480E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111D70C1" w14:textId="7E34501D" w:rsidR="00C9480E" w:rsidRPr="00E90329" w:rsidRDefault="00C9480E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  <w:t xml:space="preserve">To infer </w:t>
      </w:r>
      <w:r w:rsidR="00781B42" w:rsidRPr="00E90329">
        <w:rPr>
          <w:rFonts w:eastAsia="Times New Roman" w:cs="Times New Roman"/>
          <w:szCs w:val="24"/>
          <w:lang w:eastAsia="ja-JP"/>
        </w:rPr>
        <w:t>parameters</w:t>
      </w:r>
      <w:r w:rsidRPr="00E90329">
        <w:rPr>
          <w:rFonts w:eastAsia="Times New Roman" w:cs="Times New Roman"/>
          <w:szCs w:val="24"/>
          <w:lang w:eastAsia="ja-JP"/>
        </w:rPr>
        <w:t xml:space="preserve">, we sampled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the number </w:t>
      </w:r>
      <w:r w:rsidRPr="00E90329">
        <w:rPr>
          <w:rFonts w:eastAsia="Times New Roman" w:cs="Times New Roman"/>
          <w:szCs w:val="24"/>
          <w:lang w:eastAsia="ja-JP"/>
        </w:rPr>
        <w:t xml:space="preserve">of </w:t>
      </w:r>
      <w:r w:rsidR="00781B42" w:rsidRPr="00E90329">
        <w:rPr>
          <w:rFonts w:eastAsia="Times New Roman" w:cs="Times New Roman"/>
          <w:szCs w:val="24"/>
          <w:lang w:eastAsia="ja-JP"/>
        </w:rPr>
        <w:t>cases</w:t>
      </w:r>
      <w:r w:rsidRPr="00E90329">
        <w:rPr>
          <w:rFonts w:eastAsia="Times New Roman" w:cs="Times New Roman"/>
          <w:szCs w:val="24"/>
          <w:lang w:eastAsia="ja-JP"/>
        </w:rPr>
        <w:t xml:space="preserve"> and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the number of </w:t>
      </w:r>
      <w:r w:rsidRPr="00E90329">
        <w:rPr>
          <w:rFonts w:eastAsia="Times New Roman" w:cs="Times New Roman"/>
          <w:szCs w:val="24"/>
          <w:lang w:eastAsia="ja-JP"/>
        </w:rPr>
        <w:t>death</w:t>
      </w:r>
      <w:r w:rsidR="00781B42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6A1178" w:rsidRPr="00E90329">
        <w:rPr>
          <w:rFonts w:eastAsia="Times New Roman" w:cs="Times New Roman"/>
          <w:szCs w:val="24"/>
          <w:lang w:eastAsia="ja-JP"/>
        </w:rPr>
        <w:t xml:space="preserve">from Poisson </w:t>
      </w:r>
      <w:r w:rsidR="001256AA">
        <w:rPr>
          <w:rFonts w:eastAsia="Times New Roman" w:cs="Times New Roman"/>
          <w:szCs w:val="24"/>
          <w:lang w:eastAsia="ja-JP"/>
        </w:rPr>
        <w:t xml:space="preserve">and Binomial </w:t>
      </w:r>
      <w:r w:rsidR="006A1178" w:rsidRPr="00E90329">
        <w:rPr>
          <w:rFonts w:eastAsia="Times New Roman" w:cs="Times New Roman"/>
          <w:szCs w:val="24"/>
          <w:lang w:eastAsia="ja-JP"/>
        </w:rPr>
        <w:t>distributions</w:t>
      </w:r>
      <w:r w:rsidR="001256AA">
        <w:rPr>
          <w:rFonts w:eastAsia="Times New Roman" w:cs="Times New Roman"/>
          <w:szCs w:val="24"/>
          <w:lang w:eastAsia="ja-JP"/>
        </w:rPr>
        <w:t>, respectively</w:t>
      </w:r>
      <w:r w:rsidR="006A1178" w:rsidRPr="00E90329">
        <w:rPr>
          <w:rFonts w:eastAsia="Times New Roman" w:cs="Times New Roman"/>
          <w:szCs w:val="24"/>
          <w:lang w:eastAsia="ja-JP"/>
        </w:rPr>
        <w:t>:</w:t>
      </w:r>
    </w:p>
    <w:p w14:paraId="317B5DE7" w14:textId="2EE05D41" w:rsidR="006A1178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>+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</m:t>
          </m:r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pois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rate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λ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sup>
              </m:sSub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Sup>
                <m:sSub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λ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</m:t>
                  </m:r>
                </m:sup>
              </m:sSubSup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64CE2CD3" w14:textId="323284F3" w:rsidR="006A1178" w:rsidRPr="00E90329" w:rsidRDefault="00947226" w:rsidP="00E6212F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 xml:space="preserve"> ~ 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m:t>dbinom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ize=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prob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=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Sup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d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Sup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i</m:t>
                      </m:r>
                    </m:sup>
                  </m:sSub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Sup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λ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</m:t>
                      </m:r>
                    </m:sub>
                    <m:sup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d</m:t>
                      </m:r>
                    </m:sup>
                  </m:sSubSup>
                </m:den>
              </m:f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549A868C" w14:textId="51239F5A" w:rsidR="006A1178" w:rsidRPr="00E90329" w:rsidRDefault="006A1178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here the rates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λ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λ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p>
        </m:sSubSup>
      </m:oMath>
      <w:r w:rsidRPr="00E90329">
        <w:rPr>
          <w:rFonts w:eastAsia="Times New Roman" w:cs="Times New Roman"/>
          <w:szCs w:val="24"/>
          <w:lang w:eastAsia="ja-JP"/>
        </w:rPr>
        <w:t xml:space="preserve"> resulted from convolution sums. The first </w:t>
      </w:r>
      <w:r w:rsidR="005C1DFF" w:rsidRPr="00E90329">
        <w:rPr>
          <w:rFonts w:eastAsia="Times New Roman" w:cs="Times New Roman"/>
          <w:szCs w:val="24"/>
          <w:lang w:eastAsia="ja-JP"/>
        </w:rPr>
        <w:t>being</w:t>
      </w:r>
      <w:r w:rsidRPr="00E90329">
        <w:rPr>
          <w:rFonts w:eastAsia="Times New Roman" w:cs="Times New Roman"/>
          <w:szCs w:val="24"/>
          <w:lang w:eastAsia="ja-JP"/>
        </w:rPr>
        <w:t xml:space="preserve"> defined by the formula</w:t>
      </w:r>
      <w:r w:rsidR="005C1DFF" w:rsidRPr="00E90329">
        <w:rPr>
          <w:rFonts w:eastAsia="Times New Roman" w:cs="Times New Roman"/>
          <w:szCs w:val="24"/>
          <w:lang w:eastAsia="ja-JP"/>
        </w:rPr>
        <w:t>:</w:t>
      </w:r>
    </w:p>
    <w:p w14:paraId="47289847" w14:textId="5AA5E640" w:rsidR="006A1178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λ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nary>
            <m:naryPr>
              <m:chr m:val="∑"/>
              <m:supHide m:val="1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k&lt;w</m:t>
              </m:r>
            </m:sub>
            <m:sup/>
            <m:e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-q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⋅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a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-k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f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k</m:t>
                      </m:r>
                    </m:sub>
                  </m:sSub>
                </m:num>
                <m:den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-r</m:t>
                  </m:r>
                </m:den>
              </m:f>
            </m:e>
          </m:nary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7B66B973" w14:textId="2C60DA16" w:rsidR="006A1178" w:rsidRPr="00E90329" w:rsidRDefault="006A1178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denotes the incubation time distribution, see Appendix A. Whereas, the second rate </w:t>
      </w:r>
      <w:r w:rsidR="005C1DFF" w:rsidRPr="00E90329">
        <w:rPr>
          <w:rFonts w:eastAsia="Times New Roman" w:cs="Times New Roman"/>
          <w:szCs w:val="24"/>
          <w:lang w:eastAsia="ja-JP"/>
        </w:rPr>
        <w:t>wa</w:t>
      </w:r>
      <w:r w:rsidRPr="00E90329">
        <w:rPr>
          <w:rFonts w:eastAsia="Times New Roman" w:cs="Times New Roman"/>
          <w:szCs w:val="24"/>
          <w:lang w:eastAsia="ja-JP"/>
        </w:rPr>
        <w:t>s given by the following formula:</w:t>
      </w:r>
    </w:p>
    <w:p w14:paraId="2EE572EE" w14:textId="77777777" w:rsidR="006A1178" w:rsidRPr="00E90329" w:rsidRDefault="00947226" w:rsidP="00E6212F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Sup>
            <m:sSub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λ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</m:sup>
          </m:sSub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nary>
            <m:naryPr>
              <m:chr m:val="∑"/>
              <m:supHide m:val="1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k&lt;w</m:t>
              </m:r>
            </m:sub>
            <m:sup/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q⋅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a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w-k</m:t>
                      </m:r>
                    </m:sub>
                  </m:s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g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k</m:t>
                      </m:r>
                    </m:sub>
                  </m:sSub>
                </m:num>
                <m:den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-r</m:t>
                  </m:r>
                </m:den>
              </m:f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,</m:t>
              </m:r>
            </m:e>
          </m:nary>
        </m:oMath>
      </m:oMathPara>
    </w:p>
    <w:p w14:paraId="3376DB92" w14:textId="373CB2A0" w:rsidR="006A1178" w:rsidRPr="00E90329" w:rsidRDefault="006A1178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g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is the distribution of time periods from exposure to death. In turn</w:t>
      </w:r>
      <w:r w:rsidR="005C1DFF" w:rsidRPr="00E90329">
        <w:rPr>
          <w:rFonts w:eastAsia="Times New Roman" w:cs="Times New Roman"/>
          <w:szCs w:val="24"/>
          <w:lang w:eastAsia="ja-JP"/>
        </w:rPr>
        <w:t>,</w:t>
      </w:r>
      <w:r w:rsidRPr="00E90329">
        <w:rPr>
          <w:rFonts w:eastAsia="Times New Roman" w:cs="Times New Roman"/>
          <w:szCs w:val="24"/>
          <w:lang w:eastAsia="ja-JP"/>
        </w:rPr>
        <w:t xml:space="preserve"> we convolut</w:t>
      </w:r>
      <w:r w:rsidR="005C1DFF" w:rsidRPr="00E90329">
        <w:rPr>
          <w:rFonts w:eastAsia="Times New Roman" w:cs="Times New Roman"/>
          <w:szCs w:val="24"/>
          <w:lang w:eastAsia="ja-JP"/>
        </w:rPr>
        <w:t>ed</w:t>
      </w:r>
      <w:r w:rsidRPr="00E90329">
        <w:rPr>
          <w:rFonts w:eastAsia="Times New Roman" w:cs="Times New Roman"/>
          <w:szCs w:val="24"/>
          <w:lang w:eastAsia="ja-JP"/>
        </w:rPr>
        <w:t xml:space="preserve"> the distribution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f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with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 xml:space="preserve">distribution of time periods from illness onset to death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h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w</m:t>
            </m:r>
          </m:sub>
        </m:sSub>
      </m:oMath>
      <w:r w:rsidRPr="00E90329">
        <w:rPr>
          <w:rFonts w:eastAsia="Times New Roman" w:cs="Times New Roman"/>
          <w:szCs w:val="24"/>
          <w:lang w:eastAsia="ja-JP"/>
        </w:rPr>
        <w:t xml:space="preserve"> obtained earlier in Appendix A, i.e.:</w:t>
      </w:r>
    </w:p>
    <w:p w14:paraId="71D231F9" w14:textId="77777777" w:rsidR="00C7562C" w:rsidRPr="00E90329" w:rsidRDefault="00947226" w:rsidP="00E6212F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g</m:t>
              </m:r>
            </m:e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w</m:t>
              </m:r>
            </m:sub>
          </m:sSub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nary>
            <m:naryPr>
              <m:chr m:val="∑"/>
              <m:supHide m:val="1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k&lt;w</m:t>
              </m:r>
            </m:sub>
            <m:sup/>
            <m:e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f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w-k</m:t>
                  </m:r>
                </m:sub>
              </m:s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×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h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k</m:t>
                  </m:r>
                </m:sub>
              </m:sSub>
            </m:e>
          </m:nary>
          <m:r>
            <w:rPr>
              <w:rFonts w:ascii="Cambria Math" w:eastAsia="Times New Roman" w:hAnsi="Cambria Math" w:cs="Times New Roman"/>
              <w:szCs w:val="24"/>
              <w:lang w:eastAsia="ja-JP"/>
            </w:rPr>
            <m:t>.</m:t>
          </m:r>
        </m:oMath>
      </m:oMathPara>
    </w:p>
    <w:p w14:paraId="27D417AB" w14:textId="77777777" w:rsidR="006A1178" w:rsidRPr="00E90329" w:rsidRDefault="006A1178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0E9CB87E" w14:textId="21A7DE02" w:rsidR="006A1178" w:rsidRPr="00E90329" w:rsidRDefault="006A1178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ab/>
      </w:r>
      <w:r w:rsidR="00F3377D" w:rsidRPr="00E90329">
        <w:rPr>
          <w:rFonts w:eastAsia="Times New Roman" w:cs="Times New Roman"/>
          <w:i/>
          <w:szCs w:val="24"/>
          <w:lang w:eastAsia="ja-JP"/>
        </w:rPr>
        <w:t xml:space="preserve">MCMC </w:t>
      </w:r>
      <w:r w:rsidR="00781B42" w:rsidRPr="00E90329">
        <w:rPr>
          <w:rFonts w:eastAsia="Times New Roman" w:cs="Times New Roman"/>
          <w:i/>
          <w:szCs w:val="24"/>
          <w:lang w:eastAsia="ja-JP"/>
        </w:rPr>
        <w:t>iterations</w:t>
      </w:r>
    </w:p>
    <w:p w14:paraId="2D5E642F" w14:textId="77777777" w:rsidR="001D2839" w:rsidRPr="00E90329" w:rsidRDefault="001D2839" w:rsidP="00E6212F">
      <w:pPr>
        <w:spacing w:after="0" w:line="360" w:lineRule="auto"/>
        <w:jc w:val="both"/>
        <w:rPr>
          <w:rFonts w:eastAsia="Times New Roman" w:cs="Times New Roman"/>
          <w:i/>
          <w:szCs w:val="24"/>
          <w:lang w:eastAsia="ja-JP"/>
        </w:rPr>
      </w:pPr>
    </w:p>
    <w:p w14:paraId="19363193" w14:textId="123E0B06" w:rsidR="00C7562C" w:rsidRPr="00E90329" w:rsidRDefault="001D2839" w:rsidP="00E6212F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ab/>
      </w:r>
      <w:r w:rsidRPr="00E90329">
        <w:rPr>
          <w:rFonts w:eastAsia="Times New Roman" w:cs="Times New Roman"/>
          <w:szCs w:val="24"/>
          <w:lang w:eastAsia="ja-JP"/>
        </w:rPr>
        <w:t xml:space="preserve">To obtain posterior distributions of model parameters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,  </m:t>
        </m:r>
        <m:sSubSup>
          <m:sSub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, 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, 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,  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,2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DE6547" w:rsidRPr="00E90329">
        <w:rPr>
          <w:rFonts w:eastAsia="Times New Roman" w:cs="Times New Roman"/>
          <w:szCs w:val="24"/>
          <w:lang w:eastAsia="ja-JP"/>
        </w:rPr>
        <w:t>we compile</w:t>
      </w:r>
      <w:r w:rsidR="005C1DFF" w:rsidRPr="00E90329">
        <w:rPr>
          <w:rFonts w:eastAsia="Times New Roman" w:cs="Times New Roman"/>
          <w:szCs w:val="24"/>
          <w:lang w:eastAsia="ja-JP"/>
        </w:rPr>
        <w:t>d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MCMC </w:t>
      </w:r>
      <w:r w:rsidR="005C1DFF" w:rsidRPr="00E90329">
        <w:rPr>
          <w:rFonts w:eastAsia="Times New Roman" w:cs="Times New Roman"/>
          <w:szCs w:val="24"/>
          <w:lang w:eastAsia="ja-JP"/>
        </w:rPr>
        <w:t xml:space="preserve">iterations 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with </w:t>
      </w:r>
      <w:r w:rsidR="004E1071">
        <w:rPr>
          <w:rFonts w:eastAsia="Times New Roman" w:cs="Times New Roman"/>
          <w:szCs w:val="24"/>
          <w:lang w:eastAsia="ja-JP"/>
        </w:rPr>
        <w:t>18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chain</w:t>
      </w:r>
      <w:r w:rsidR="00E46AD8">
        <w:rPr>
          <w:rFonts w:eastAsia="Times New Roman" w:cs="Times New Roman"/>
          <w:szCs w:val="24"/>
          <w:lang w:eastAsia="ja-JP"/>
        </w:rPr>
        <w:t>s, each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characteri</w:t>
      </w:r>
      <w:r w:rsidR="00C25DA3" w:rsidRPr="00E90329">
        <w:rPr>
          <w:rFonts w:eastAsia="Times New Roman" w:cs="Times New Roman"/>
          <w:szCs w:val="24"/>
          <w:lang w:eastAsia="ja-JP"/>
        </w:rPr>
        <w:t>z</w:t>
      </w:r>
      <w:r w:rsidR="00DE6547" w:rsidRPr="00E90329">
        <w:rPr>
          <w:rFonts w:eastAsia="Times New Roman" w:cs="Times New Roman"/>
          <w:szCs w:val="24"/>
          <w:lang w:eastAsia="ja-JP"/>
        </w:rPr>
        <w:t>ed by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 </w:t>
      </w:r>
      <w:r w:rsidR="001256AA">
        <w:rPr>
          <w:rFonts w:eastAsia="Times New Roman" w:cs="Times New Roman"/>
          <w:szCs w:val="24"/>
          <w:lang w:eastAsia="ja-JP"/>
        </w:rPr>
        <w:t>100</w:t>
      </w:r>
      <w:r w:rsidR="00E105D1">
        <w:rPr>
          <w:rFonts w:eastAsia="Times New Roman" w:cs="Times New Roman"/>
          <w:szCs w:val="24"/>
          <w:lang w:eastAsia="ja-JP"/>
        </w:rPr>
        <w:t xml:space="preserve">,000 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iterations </w:t>
      </w:r>
      <w:r w:rsidR="009642D7" w:rsidRPr="00E90329">
        <w:rPr>
          <w:rFonts w:eastAsia="Times New Roman" w:cs="Times New Roman"/>
          <w:szCs w:val="24"/>
          <w:lang w:eastAsia="ja-JP"/>
        </w:rPr>
        <w:t>and a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burn-in period consis</w:t>
      </w:r>
      <w:r w:rsidR="009642D7" w:rsidRPr="00E90329">
        <w:rPr>
          <w:rFonts w:eastAsia="Times New Roman" w:cs="Times New Roman"/>
          <w:szCs w:val="24"/>
          <w:lang w:eastAsia="ja-JP"/>
        </w:rPr>
        <w:t>ting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of </w:t>
      </w:r>
      <w:r w:rsidR="00DD3DB1">
        <w:rPr>
          <w:rFonts w:eastAsia="Times New Roman" w:cs="Times New Roman"/>
          <w:szCs w:val="24"/>
          <w:lang w:eastAsia="ja-JP"/>
        </w:rPr>
        <w:t>2</w:t>
      </w:r>
      <w:r w:rsidR="00DE6547" w:rsidRPr="00E90329">
        <w:rPr>
          <w:rFonts w:eastAsia="Times New Roman" w:cs="Times New Roman"/>
          <w:szCs w:val="24"/>
          <w:lang w:eastAsia="ja-JP"/>
        </w:rPr>
        <w:t>0,000 iterations</w:t>
      </w:r>
      <w:r w:rsidR="009A36AD">
        <w:rPr>
          <w:rFonts w:eastAsia="Times New Roman" w:cs="Times New Roman"/>
          <w:szCs w:val="24"/>
          <w:lang w:eastAsia="ja-JP"/>
        </w:rPr>
        <w:t xml:space="preserve"> (Appendix Code Snippets)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. The thinning parameter for 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all 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parameters 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was set to </w:t>
      </w:r>
      <w:r w:rsidR="00E105D1">
        <w:rPr>
          <w:rFonts w:eastAsia="Times New Roman" w:cs="Times New Roman"/>
          <w:szCs w:val="24"/>
          <w:lang w:eastAsia="ja-JP"/>
        </w:rPr>
        <w:t>1</w:t>
      </w:r>
      <w:r w:rsidR="00E46AD8">
        <w:rPr>
          <w:rFonts w:eastAsia="Times New Roman" w:cs="Times New Roman"/>
          <w:szCs w:val="24"/>
          <w:lang w:eastAsia="ja-JP"/>
        </w:rPr>
        <w:t>0</w:t>
      </w:r>
      <w:r w:rsidR="00E46AD8" w:rsidRPr="00E90329">
        <w:rPr>
          <w:rFonts w:eastAsia="Times New Roman" w:cs="Times New Roman"/>
          <w:szCs w:val="24"/>
          <w:lang w:eastAsia="ja-JP"/>
        </w:rPr>
        <w:t xml:space="preserve">0 </w:t>
      </w:r>
      <w:r w:rsidR="0011264C" w:rsidRPr="00E90329">
        <w:rPr>
          <w:rFonts w:eastAsia="Times New Roman" w:cs="Times New Roman"/>
          <w:szCs w:val="24"/>
          <w:lang w:eastAsia="ja-JP"/>
        </w:rPr>
        <w:t>to avoid correlation effects in the chain</w:t>
      </w:r>
      <w:r w:rsidR="00DE6547" w:rsidRPr="00E90329">
        <w:rPr>
          <w:rFonts w:eastAsia="Times New Roman" w:cs="Times New Roman"/>
          <w:szCs w:val="24"/>
          <w:lang w:eastAsia="ja-JP"/>
        </w:rPr>
        <w:t>.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 </w:t>
      </w:r>
      <w:r w:rsidR="00DE6547" w:rsidRPr="00E90329">
        <w:rPr>
          <w:rFonts w:eastAsia="Times New Roman" w:cs="Times New Roman"/>
          <w:szCs w:val="24"/>
          <w:lang w:eastAsia="ja-JP"/>
        </w:rPr>
        <w:t>The resulting trace and density plots</w:t>
      </w:r>
      <w:r w:rsidR="009642D7" w:rsidRPr="00E90329">
        <w:rPr>
          <w:rFonts w:eastAsia="Times New Roman" w:cs="Times New Roman"/>
          <w:szCs w:val="24"/>
          <w:lang w:eastAsia="ja-JP"/>
        </w:rPr>
        <w:t>,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as well as 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DE6547" w:rsidRPr="00E90329">
        <w:rPr>
          <w:rFonts w:eastAsia="Times New Roman" w:cs="Times New Roman"/>
          <w:szCs w:val="24"/>
          <w:lang w:eastAsia="ja-JP"/>
        </w:rPr>
        <w:t>autocorrelation plots for each pair of parameters</w:t>
      </w:r>
      <w:r w:rsidR="009642D7" w:rsidRPr="00E90329">
        <w:rPr>
          <w:rFonts w:eastAsia="Times New Roman" w:cs="Times New Roman"/>
          <w:szCs w:val="24"/>
          <w:lang w:eastAsia="ja-JP"/>
        </w:rPr>
        <w:t>,</w:t>
      </w:r>
      <w:r w:rsidR="00DE6547" w:rsidRPr="00E90329">
        <w:rPr>
          <w:rFonts w:eastAsia="Times New Roman" w:cs="Times New Roman"/>
          <w:szCs w:val="24"/>
          <w:lang w:eastAsia="ja-JP"/>
        </w:rPr>
        <w:t xml:space="preserve"> are shown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 in Appendix Figures </w:t>
      </w:r>
      <w:r w:rsidR="00FD5CF9">
        <w:rPr>
          <w:rFonts w:eastAsia="Times New Roman" w:cs="Times New Roman"/>
          <w:szCs w:val="24"/>
          <w:lang w:eastAsia="ja-JP"/>
        </w:rPr>
        <w:t>8</w:t>
      </w:r>
      <w:r w:rsidR="0011264C" w:rsidRPr="00E90329">
        <w:rPr>
          <w:rFonts w:eastAsia="Times New Roman" w:cs="Times New Roman"/>
          <w:szCs w:val="24"/>
          <w:lang w:eastAsia="ja-JP"/>
        </w:rPr>
        <w:t>–</w:t>
      </w:r>
      <w:r w:rsidR="00FD5CF9" w:rsidRPr="00E90329">
        <w:rPr>
          <w:rFonts w:eastAsia="Times New Roman" w:cs="Times New Roman"/>
          <w:szCs w:val="24"/>
          <w:lang w:eastAsia="ja-JP"/>
        </w:rPr>
        <w:t>1</w:t>
      </w:r>
      <w:r w:rsidR="00FD5CF9">
        <w:rPr>
          <w:rFonts w:eastAsia="Times New Roman" w:cs="Times New Roman"/>
          <w:szCs w:val="24"/>
          <w:lang w:eastAsia="ja-JP"/>
        </w:rPr>
        <w:t>6</w:t>
      </w:r>
      <w:r w:rsidR="0011264C" w:rsidRPr="00E90329">
        <w:rPr>
          <w:rFonts w:eastAsia="Times New Roman" w:cs="Times New Roman"/>
          <w:szCs w:val="24"/>
          <w:lang w:eastAsia="ja-JP"/>
        </w:rPr>
        <w:t xml:space="preserve">. As </w:t>
      </w:r>
      <w:r w:rsidR="009642D7" w:rsidRPr="00E90329">
        <w:rPr>
          <w:rFonts w:eastAsia="Times New Roman" w:cs="Times New Roman"/>
          <w:szCs w:val="24"/>
          <w:lang w:eastAsia="ja-JP"/>
        </w:rPr>
        <w:t>shown</w:t>
      </w:r>
      <w:r w:rsidR="00DE6547" w:rsidRPr="00E90329">
        <w:rPr>
          <w:rFonts w:eastAsia="Times New Roman" w:cs="Times New Roman"/>
          <w:szCs w:val="24"/>
          <w:lang w:eastAsia="ja-JP"/>
        </w:rPr>
        <w:t>, a sufficient level of convergence of the iterative algorithm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 was obtained</w:t>
      </w:r>
      <w:r w:rsidR="00DE6547" w:rsidRPr="00E90329">
        <w:rPr>
          <w:rFonts w:eastAsia="Times New Roman" w:cs="Times New Roman"/>
          <w:szCs w:val="24"/>
          <w:lang w:eastAsia="ja-JP"/>
        </w:rPr>
        <w:t>.</w:t>
      </w:r>
      <w:r w:rsidR="00C7562C" w:rsidRPr="00E90329">
        <w:rPr>
          <w:rFonts w:eastAsia="Times New Roman" w:cs="Times New Roman"/>
          <w:szCs w:val="24"/>
          <w:lang w:eastAsia="ja-JP"/>
        </w:rPr>
        <w:t xml:space="preserve"> </w:t>
      </w:r>
    </w:p>
    <w:p w14:paraId="60913C48" w14:textId="77777777" w:rsidR="008A5C8F" w:rsidRPr="00E90329" w:rsidRDefault="008A5C8F">
      <w:pPr>
        <w:spacing w:after="0" w:line="360" w:lineRule="auto"/>
        <w:jc w:val="both"/>
        <w:rPr>
          <w:rFonts w:cs="Times New Roman"/>
          <w:color w:val="000000" w:themeColor="text1"/>
          <w:szCs w:val="24"/>
        </w:rPr>
      </w:pPr>
    </w:p>
    <w:p w14:paraId="3EC28A12" w14:textId="676C4168" w:rsidR="00CA4CD8" w:rsidRPr="00E90329" w:rsidRDefault="0095628F">
      <w:pPr>
        <w:spacing w:after="0" w:line="360" w:lineRule="auto"/>
        <w:jc w:val="both"/>
        <w:rPr>
          <w:rFonts w:eastAsia="Times New Roman" w:cs="Times New Roman"/>
          <w:b/>
          <w:sz w:val="28"/>
          <w:szCs w:val="24"/>
          <w:lang w:eastAsia="ja-JP"/>
        </w:rPr>
      </w:pPr>
      <w:r w:rsidRPr="00E90329">
        <w:rPr>
          <w:rFonts w:eastAsia="Times New Roman" w:cs="Times New Roman"/>
          <w:b/>
          <w:sz w:val="28"/>
          <w:szCs w:val="24"/>
          <w:lang w:eastAsia="ja-JP"/>
        </w:rPr>
        <w:t>C</w:t>
      </w:r>
      <w:r w:rsidR="00CA4CD8" w:rsidRPr="00E90329">
        <w:rPr>
          <w:rFonts w:eastAsia="Times New Roman" w:cs="Times New Roman"/>
          <w:b/>
          <w:sz w:val="28"/>
          <w:szCs w:val="24"/>
          <w:lang w:eastAsia="ja-JP"/>
        </w:rPr>
        <w:t>. Dynamic mode</w:t>
      </w:r>
      <w:r w:rsidR="009D1D88" w:rsidRPr="00E90329">
        <w:rPr>
          <w:rFonts w:eastAsia="Times New Roman" w:cs="Times New Roman"/>
          <w:b/>
          <w:sz w:val="28"/>
          <w:szCs w:val="24"/>
          <w:lang w:eastAsia="ja-JP"/>
        </w:rPr>
        <w:t>l</w:t>
      </w:r>
      <w:r w:rsidR="00B75113">
        <w:rPr>
          <w:rFonts w:eastAsia="Times New Roman" w:cs="Times New Roman"/>
          <w:b/>
          <w:sz w:val="28"/>
          <w:szCs w:val="24"/>
          <w:lang w:eastAsia="ja-JP"/>
        </w:rPr>
        <w:t>ling</w:t>
      </w:r>
      <w:r w:rsidR="009D1D88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of LF</w:t>
      </w:r>
      <w:r w:rsidR="00880672"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 transmission in rodent populations</w:t>
      </w:r>
    </w:p>
    <w:p w14:paraId="4837AE4E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1B26B10B" w14:textId="77777777" w:rsidR="00CA4CD8" w:rsidRPr="00E90329" w:rsidRDefault="009D1D88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M</w:t>
      </w:r>
      <w:r w:rsidR="00107EEC" w:rsidRPr="00E90329">
        <w:rPr>
          <w:rFonts w:eastAsia="Times New Roman" w:cs="Times New Roman"/>
          <w:i/>
          <w:szCs w:val="24"/>
          <w:lang w:eastAsia="ja-JP"/>
        </w:rPr>
        <w:t>odel formulation</w:t>
      </w:r>
    </w:p>
    <w:p w14:paraId="3662AA25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62763CFC" w14:textId="60EACA77" w:rsidR="00D9709A" w:rsidRDefault="00CA4CD8" w:rsidP="00BB4D02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To model the transmission dynamics of LF </w:t>
      </w:r>
      <w:r w:rsidR="00880672" w:rsidRPr="00E90329">
        <w:rPr>
          <w:rFonts w:eastAsia="Times New Roman" w:cs="Times New Roman"/>
          <w:szCs w:val="24"/>
          <w:lang w:eastAsia="ja-JP"/>
        </w:rPr>
        <w:t>in</w:t>
      </w:r>
      <w:r w:rsidRPr="00E90329">
        <w:rPr>
          <w:rFonts w:eastAsia="Times New Roman" w:cs="Times New Roman"/>
          <w:szCs w:val="24"/>
          <w:lang w:eastAsia="ja-JP"/>
        </w:rPr>
        <w:t xml:space="preserve"> rodent</w:t>
      </w:r>
      <w:r w:rsidR="00880672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>, we ad</w:t>
      </w:r>
      <w:r w:rsidR="0025102B" w:rsidRPr="00E90329">
        <w:rPr>
          <w:rFonts w:eastAsia="Times New Roman" w:cs="Times New Roman"/>
          <w:szCs w:val="24"/>
          <w:lang w:eastAsia="ja-JP"/>
        </w:rPr>
        <w:t>opt</w:t>
      </w:r>
      <w:r w:rsidR="009642D7" w:rsidRPr="00E90329">
        <w:rPr>
          <w:rFonts w:eastAsia="Times New Roman" w:cs="Times New Roman"/>
          <w:szCs w:val="24"/>
          <w:lang w:eastAsia="ja-JP"/>
        </w:rPr>
        <w:t>ed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 </w:t>
      </w:r>
      <w:r w:rsidR="009642D7" w:rsidRPr="00E90329">
        <w:rPr>
          <w:rFonts w:eastAsia="Times New Roman" w:cs="Times New Roman"/>
          <w:szCs w:val="24"/>
          <w:lang w:eastAsia="ja-JP"/>
        </w:rPr>
        <w:t>the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 modelling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 framework </w:t>
      </w:r>
      <w:r w:rsidR="009642D7" w:rsidRPr="00E90329">
        <w:rPr>
          <w:rFonts w:eastAsia="Times New Roman" w:cs="Times New Roman"/>
          <w:szCs w:val="24"/>
          <w:lang w:eastAsia="ja-JP"/>
        </w:rPr>
        <w:t>reported by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 Peel </w:t>
      </w:r>
      <w:r w:rsidR="0025102B" w:rsidRPr="00E90329">
        <w:rPr>
          <w:rFonts w:eastAsia="Times New Roman" w:cs="Times New Roman"/>
          <w:i/>
          <w:szCs w:val="24"/>
          <w:lang w:eastAsia="ja-JP"/>
        </w:rPr>
        <w:t>et al</w:t>
      </w:r>
      <w:r w:rsidR="009642D7" w:rsidRPr="00E90329">
        <w:rPr>
          <w:rFonts w:eastAsia="Times New Roman" w:cs="Times New Roman"/>
          <w:i/>
          <w:szCs w:val="24"/>
          <w:lang w:eastAsia="ja-JP"/>
        </w:rPr>
        <w:t>.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bUPWHs0v","properties":{"formattedCitation":"[3]","plainCitation":"[3]","noteIndex":0},"citationItems":[{"id":150,"uris":["http://zotero.org/users/4561370/items/ZT85ZQHM"],"uri":["http://zotero.org/users/4561370/items/ZT85ZQHM"],"itemData":{"id":150,"type":"article-journal","title":"The effect of seasonal birth pulses on pathogen persistence in wild mammal populations","container-title":"Proceedings of the Royal Society B: Biological Sciences","page":"20132962-20132962","volume":"281","issue":"1786","source":"CrossRef","URL":"http://rspb.royalsocietypublishing.org/cgi/doi/10.1098/rspb.2013.2962","DOI":"10.1098/rspb.2013.2962","ISSN":"0962-8452, 1471-2954","language":"en","author":[{"family":"Peel","given":"A. J."},{"family":"Pulliam","given":"J. R. C."},{"family":"Luis","given":"A. D."},{"family":"Plowright","given":"R. K."},{"family":"O'Shea","given":"T. J."},{"family":"Hayman","given":"D. T. S."},{"family":"Wood","given":"J. L. N."},{"family":"Webb","given":"C. T."},{"family":"Restif","given":"O."}],"issued":{"date-parts":[["2014",5,14]]},"accessed":{"date-parts":[["2017",11,28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3]</w:t>
      </w:r>
      <w:r w:rsidR="008A0409">
        <w:rPr>
          <w:rFonts w:cs="Times New Roman"/>
        </w:rPr>
        <w:fldChar w:fldCharType="end"/>
      </w:r>
      <w:r w:rsidR="00880672" w:rsidRPr="00E90329">
        <w:rPr>
          <w:rFonts w:eastAsia="Times New Roman" w:cs="Times New Roman"/>
          <w:szCs w:val="24"/>
          <w:lang w:eastAsia="ja-JP"/>
        </w:rPr>
        <w:t xml:space="preserve">. </w:t>
      </w:r>
      <w:r w:rsidR="009642D7" w:rsidRPr="00E90329">
        <w:rPr>
          <w:rFonts w:eastAsia="Times New Roman" w:cs="Times New Roman"/>
          <w:szCs w:val="24"/>
          <w:lang w:eastAsia="ja-JP"/>
        </w:rPr>
        <w:t>We l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et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N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</m:oMath>
      <w:r w:rsidR="00880672" w:rsidRPr="00E90329">
        <w:rPr>
          <w:rFonts w:eastAsia="Times New Roman" w:cs="Times New Roman"/>
          <w:szCs w:val="24"/>
          <w:lang w:eastAsia="ja-JP"/>
        </w:rPr>
        <w:t xml:space="preserve"> be </w:t>
      </w:r>
      <w:r w:rsidR="00BC5C3B" w:rsidRPr="00E90329">
        <w:rPr>
          <w:rFonts w:eastAsia="Times New Roman" w:cs="Times New Roman"/>
          <w:szCs w:val="24"/>
          <w:lang w:eastAsia="ja-JP"/>
        </w:rPr>
        <w:t>the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 population size of rodents at time </w:t>
      </w:r>
      <w:r w:rsidR="00880672" w:rsidRPr="00E90329">
        <w:rPr>
          <w:rFonts w:eastAsia="Times New Roman" w:cs="Times New Roman"/>
          <w:i/>
          <w:szCs w:val="24"/>
          <w:lang w:eastAsia="ja-JP"/>
        </w:rPr>
        <w:t xml:space="preserve">t </w:t>
      </w:r>
      <w:r w:rsidR="00880672" w:rsidRPr="00E90329">
        <w:rPr>
          <w:rFonts w:eastAsia="Times New Roman" w:cs="Times New Roman"/>
          <w:szCs w:val="24"/>
          <w:lang w:eastAsia="ja-JP"/>
        </w:rPr>
        <w:t>(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0≤t&lt;1</m:t>
        </m:r>
      </m:oMath>
      <w:r w:rsidR="00880672" w:rsidRPr="00E90329">
        <w:rPr>
          <w:rFonts w:eastAsia="Times New Roman" w:cs="Times New Roman"/>
          <w:szCs w:val="24"/>
          <w:lang w:eastAsia="ja-JP"/>
        </w:rPr>
        <w:t xml:space="preserve"> – 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where the </w:t>
      </w:r>
      <w:r w:rsidR="00880672" w:rsidRPr="00E90329">
        <w:rPr>
          <w:rFonts w:eastAsia="Times New Roman" w:cs="Times New Roman"/>
          <w:szCs w:val="24"/>
          <w:lang w:eastAsia="ja-JP"/>
        </w:rPr>
        <w:t>season length is scaled to one). Then</w:t>
      </w:r>
      <w:r w:rsidR="009642D7" w:rsidRPr="00E90329">
        <w:rPr>
          <w:rFonts w:eastAsia="Times New Roman" w:cs="Times New Roman"/>
          <w:szCs w:val="24"/>
          <w:lang w:eastAsia="ja-JP"/>
        </w:rPr>
        <w:t>,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 the dynamics 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could be represented </w:t>
      </w:r>
      <w:r w:rsidR="00880672" w:rsidRPr="00E90329">
        <w:rPr>
          <w:rFonts w:eastAsia="Times New Roman" w:cs="Times New Roman"/>
          <w:szCs w:val="24"/>
          <w:lang w:eastAsia="ja-JP"/>
        </w:rPr>
        <w:t>as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 follows:</w:t>
      </w:r>
    </w:p>
    <w:p w14:paraId="0AF1DB86" w14:textId="41A956E3" w:rsidR="0025102B" w:rsidRPr="00E90329" w:rsidRDefault="00947226" w:rsidP="007E400A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m:oMathPara>
        <m:oMath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N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t</m:t>
              </m:r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B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0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-μ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N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  <m:r>
            <m:rPr>
              <m:sty m:val="p"/>
            </m:rPr>
            <w:rPr>
              <w:rFonts w:ascii="Cambria Math" w:eastAsia="Times New Roman" w:hAnsi="Cambria Math" w:cs="Times New Roman"/>
              <w:szCs w:val="24"/>
              <w:lang w:eastAsia="ja-JP"/>
            </w:rPr>
            <w:br/>
          </m:r>
        </m:oMath>
        <m:oMath>
          <m:r>
            <w:rPr>
              <w:rFonts w:ascii="Cambria Math" w:eastAsia="Times New Roman" w:hAnsi="Cambria Math" w:cs="Times New Roman"/>
              <w:szCs w:val="24"/>
              <w:lang w:eastAsia="ja-JP"/>
            </w:rPr>
            <m:t>N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=N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+1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  0≤t&lt;1,</m:t>
          </m:r>
        </m:oMath>
      </m:oMathPara>
    </w:p>
    <w:p w14:paraId="008EE7E3" w14:textId="0805354D" w:rsidR="00BC6533" w:rsidRPr="00E90329" w:rsidRDefault="0025102B" w:rsidP="00BB4D02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where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μ</m:t>
        </m:r>
      </m:oMath>
      <w:r w:rsidR="00533C91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is the mortality rate </w:t>
      </w:r>
      <w:r w:rsidR="00CA4CD8" w:rsidRPr="00E90329">
        <w:rPr>
          <w:rFonts w:eastAsia="Times New Roman" w:cs="Times New Roman"/>
          <w:i/>
          <w:szCs w:val="24"/>
          <w:lang w:eastAsia="ja-JP"/>
        </w:rPr>
        <w:t>per capita</w:t>
      </w:r>
      <w:r w:rsidR="00CA4CD8" w:rsidRPr="00E90329">
        <w:rPr>
          <w:rFonts w:eastAsia="Times New Roman" w:cs="Times New Roman"/>
          <w:szCs w:val="24"/>
          <w:lang w:eastAsia="ja-JP"/>
        </w:rPr>
        <w:t>,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 and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he 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growth rate </w:t>
      </w:r>
      <w:r w:rsidR="00880672" w:rsidRPr="00E90329">
        <w:rPr>
          <w:rFonts w:eastAsia="Times New Roman" w:cs="Times New Roman"/>
          <w:i/>
          <w:szCs w:val="24"/>
          <w:lang w:eastAsia="ja-JP"/>
        </w:rPr>
        <w:t>per capita</w:t>
      </w:r>
      <w:r w:rsidR="00D9709A">
        <w:rPr>
          <w:rFonts w:eastAsia="Times New Roman" w:cs="Times New Roman"/>
          <w:i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</m:sSub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</m:oMath>
      <w:r w:rsidR="00D9709A" w:rsidRPr="00BB4D02">
        <w:rPr>
          <w:rFonts w:eastAsia="Times New Roman" w:cs="Times New Roman"/>
          <w:szCs w:val="24"/>
          <w:lang w:eastAsia="ja-JP"/>
        </w:rPr>
        <w:t xml:space="preserve"> </w:t>
      </w:r>
      <w:r w:rsidR="00880672" w:rsidRPr="00E90329">
        <w:rPr>
          <w:rFonts w:eastAsia="Times New Roman" w:cs="Times New Roman"/>
          <w:szCs w:val="24"/>
          <w:lang w:eastAsia="ja-JP"/>
        </w:rPr>
        <w:t>is given by a periodic Gaussian function</w:t>
      </w:r>
      <w:r w:rsidR="00533C91">
        <w:rPr>
          <w:rFonts w:eastAsia="Times New Roman" w:cs="Times New Roman"/>
          <w:szCs w:val="24"/>
          <w:lang w:eastAsia="ja-JP"/>
        </w:rPr>
        <w:t xml:space="preserve">: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</m:sSub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=κ</m:t>
        </m:r>
        <m:func>
          <m:func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exp</m:t>
            </m:r>
          </m:fName>
          <m:e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s</m:t>
                </m:r>
                <m:func>
                  <m:func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os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</m:fName>
                  <m:e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πt-ϕ</m:t>
                        </m:r>
                      </m:e>
                    </m:d>
                  </m:e>
                </m:func>
              </m:e>
            </m:d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.</m:t>
            </m:r>
          </m:e>
        </m:func>
      </m:oMath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The mortality rate for rodent species </w:t>
      </w:r>
      <w:r w:rsidR="00880672" w:rsidRPr="00E90329">
        <w:rPr>
          <w:i/>
        </w:rPr>
        <w:t>Mastomys natalensis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 is remarkably high:</w:t>
      </w:r>
      <w:r w:rsidR="00D9709A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μ=7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year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880672" w:rsidRPr="00E90329">
        <w:rPr>
          <w:rFonts w:eastAsia="Times New Roman" w:cs="Times New Roman"/>
          <w:szCs w:val="24"/>
          <w:lang w:eastAsia="ja-JP"/>
        </w:rPr>
        <w:t xml:space="preserve"> whereas </w:t>
      </w:r>
      <w:r w:rsidR="009642D7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880672" w:rsidRPr="00E90329">
        <w:rPr>
          <w:rFonts w:eastAsia="Times New Roman" w:cs="Times New Roman"/>
          <w:szCs w:val="24"/>
          <w:lang w:eastAsia="ja-JP"/>
        </w:rPr>
        <w:t>t</w:t>
      </w:r>
      <w:r w:rsidRPr="00E90329">
        <w:rPr>
          <w:rFonts w:eastAsia="Times New Roman" w:cs="Times New Roman"/>
          <w:szCs w:val="24"/>
          <w:lang w:eastAsia="ja-JP"/>
        </w:rPr>
        <w:t xml:space="preserve">wo parameters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 w:rsidR="00D9709A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ϕ</m:t>
        </m:r>
      </m:oMath>
      <w:r w:rsidR="00880672" w:rsidRPr="00E90329">
        <w:rPr>
          <w:rFonts w:eastAsia="Times New Roman" w:cs="Times New Roman"/>
          <w:szCs w:val="24"/>
          <w:lang w:eastAsia="ja-JP"/>
        </w:rPr>
        <w:t xml:space="preserve"> were previously identified from </w:t>
      </w:r>
      <w:r w:rsidR="00CA4CD8" w:rsidRPr="00E90329">
        <w:rPr>
          <w:rFonts w:eastAsia="Times New Roman" w:cs="Times New Roman"/>
          <w:szCs w:val="24"/>
          <w:lang w:eastAsia="ja-JP"/>
        </w:rPr>
        <w:t>20-year observation</w:t>
      </w:r>
      <w:r w:rsidR="00880672" w:rsidRPr="00E90329">
        <w:rPr>
          <w:rFonts w:eastAsia="Times New Roman" w:cs="Times New Roman"/>
          <w:szCs w:val="24"/>
          <w:lang w:eastAsia="ja-JP"/>
        </w:rPr>
        <w:t>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o</w:t>
      </w:r>
      <w:r w:rsidR="00880672" w:rsidRPr="00E90329">
        <w:rPr>
          <w:rFonts w:eastAsia="Times New Roman" w:cs="Times New Roman"/>
          <w:szCs w:val="24"/>
          <w:lang w:eastAsia="ja-JP"/>
        </w:rPr>
        <w:t>f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880672" w:rsidRPr="00E90329">
        <w:rPr>
          <w:rFonts w:eastAsia="Times New Roman" w:cs="Times New Roman"/>
          <w:szCs w:val="24"/>
          <w:lang w:eastAsia="ja-JP"/>
        </w:rPr>
        <w:t>rodent specie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in Tanzania: </w:t>
      </w:r>
      <m:oMath>
        <m:r>
          <w:rPr>
            <w:rFonts w:ascii="Cambria Math" w:hAnsi="Cambria Math"/>
          </w:rPr>
          <m:t>s=2.7,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hAnsi="Cambria Math"/>
          </w:rPr>
          <m:t>ϕ=0.4</m:t>
        </m:r>
        <m:r>
          <w:rPr>
            <w:rFonts w:ascii="Cambria Math" w:eastAsiaTheme="minorEastAsia" w:hAnsi="Cambria Math"/>
          </w:rPr>
          <m:t>,</m:t>
        </m:r>
      </m:oMath>
      <w:r w:rsidR="00880672" w:rsidRPr="00E90329">
        <w:rPr>
          <w:rFonts w:eastAsia="Times New Roman" w:cs="Times New Roman"/>
        </w:rPr>
        <w:t xml:space="preserve"> see</w:t>
      </w:r>
      <w:r w:rsidR="00880672" w:rsidRPr="00E90329">
        <w:rPr>
          <w:rFonts w:eastAsia="Times New Roman" w:cs="Times New Roman"/>
          <w:szCs w:val="24"/>
          <w:lang w:eastAsia="ja-JP"/>
        </w:rPr>
        <w:t xml:space="preserve"> </w:t>
      </w:r>
      <w:r w:rsidR="008A0409">
        <w:rPr>
          <w:rFonts w:eastAsia="Times New Roman" w:cs="Times New Roman"/>
          <w:szCs w:val="24"/>
          <w:lang w:eastAsia="ja-JP"/>
        </w:rPr>
        <w:fldChar w:fldCharType="begin"/>
      </w:r>
      <w:r w:rsidR="00E85637">
        <w:rPr>
          <w:rFonts w:eastAsia="Times New Roman" w:cs="Times New Roman"/>
          <w:szCs w:val="24"/>
          <w:lang w:eastAsia="ja-JP"/>
        </w:rPr>
        <w:instrText xml:space="preserve"> ADDIN ZOTERO_ITEM CSL_CITATION {"citationID":"XEsz5LtF","properties":{"formattedCitation":"[4]","plainCitation":"[4]","noteIndex":0},"citationItems":[{"id":177,"uris":["http://zotero.org/users/4561370/items/5PLGY5HF"],"uri":["http://zotero.org/users/4561370/items/5PLGY5HF"],"itemData":{"id":177,"type":"article-journal","title":"The shape of the contact–density function matters when modelling parasite transmission in fluctuating populations","container-title":"Royal Society Open Science","page":"171308","volume":"4","issue":"11","source":"CrossRef","URL":"http://rsos.royalsocietypublishing.org/lookup/doi/10.1098/rsos.171308","DOI":"10.1098/rsos.171308","ISSN":"2054-5703","language":"en","author":[{"family":"Borremans","given":"Benny"},{"family":"Reijniers","given":"Jonas"},{"family":"Hens","given":"Niel"},{"family":"Leirs","given":"Herwig"}],"issued":{"date-parts":[["2017",11]]},"accessed":{"date-parts":[["2017",12,3]]}}}],"schema":"https://github.com/citation-style-language/schema/raw/master/csl-citation.json"} </w:instrText>
      </w:r>
      <w:r w:rsidR="008A0409">
        <w:rPr>
          <w:rFonts w:eastAsia="Times New Roman" w:cs="Times New Roman"/>
          <w:szCs w:val="24"/>
          <w:lang w:eastAsia="ja-JP"/>
        </w:rPr>
        <w:fldChar w:fldCharType="separate"/>
      </w:r>
      <w:r w:rsidR="00E85637" w:rsidRPr="00E85637">
        <w:rPr>
          <w:rFonts w:cs="Times New Roman"/>
        </w:rPr>
        <w:t>[4]</w:t>
      </w:r>
      <w:r w:rsidR="008A0409">
        <w:rPr>
          <w:rFonts w:eastAsia="Times New Roman" w:cs="Times New Roman"/>
          <w:szCs w:val="24"/>
          <w:lang w:eastAsia="ja-JP"/>
        </w:rPr>
        <w:fldChar w:fldCharType="end"/>
      </w:r>
      <w:r w:rsidR="008A040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and Supplementary </w:t>
      </w:r>
      <w:r w:rsidR="00C25DA3" w:rsidRPr="00E90329">
        <w:rPr>
          <w:rFonts w:eastAsia="Times New Roman" w:cs="Times New Roman"/>
          <w:szCs w:val="24"/>
          <w:lang w:eastAsia="ja-JP"/>
        </w:rPr>
        <w:t>F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igure 1 therein. </w:t>
      </w:r>
      <w:r w:rsidR="00BC6533">
        <w:rPr>
          <w:rFonts w:eastAsia="Times New Roman" w:cs="Times New Roman"/>
          <w:szCs w:val="24"/>
          <w:lang w:eastAsia="ja-JP"/>
        </w:rPr>
        <w:t>To</w:t>
      </w:r>
      <w:r w:rsidR="00AA480E">
        <w:rPr>
          <w:rFonts w:eastAsia="Times New Roman" w:cs="Times New Roman"/>
          <w:szCs w:val="24"/>
          <w:lang w:eastAsia="ja-JP"/>
        </w:rPr>
        <w:t xml:space="preserve"> adjust the model for a situation in Nigeria, we considered a lower average population density of 60 rodents per Ha compared to 80 rodents per Ha as in </w:t>
      </w:r>
      <w:r w:rsidR="00AA480E">
        <w:rPr>
          <w:rFonts w:eastAsia="Times New Roman" w:cs="Times New Roman"/>
          <w:szCs w:val="24"/>
          <w:lang w:eastAsia="ja-JP"/>
        </w:rPr>
        <w:fldChar w:fldCharType="begin"/>
      </w:r>
      <w:r w:rsidR="00E85637">
        <w:rPr>
          <w:rFonts w:eastAsia="Times New Roman" w:cs="Times New Roman"/>
          <w:szCs w:val="24"/>
          <w:lang w:eastAsia="ja-JP"/>
        </w:rPr>
        <w:instrText xml:space="preserve"> ADDIN ZOTERO_ITEM CSL_CITATION {"citationID":"tAfqOKkU","properties":{"formattedCitation":"[4]","plainCitation":"[4]","noteIndex":0},"citationItems":[{"id":177,"uris":["http://zotero.org/users/4561370/items/5PLGY5HF"],"uri":["http://zotero.org/users/4561370/items/5PLGY5HF"],"itemData":{"id":177,"type":"article-journal","title":"The shape of the contact–density function matters when modelling parasite transmission in fluctuating populations","container-title":"Royal Society Open Science","page":"171308","volume":"4","issue":"11","source":"CrossRef","URL":"http://rsos.royalsocietypublishing.org/lookup/doi/10.1098/rsos.171308","DOI":"10.1098/rsos.171308","ISSN":"2054-5703","language":"en","author":[{"family":"Borremans","given":"Benny"},{"family":"Reijniers","given":"Jonas"},{"family":"Hens","given":"Niel"},{"family":"Leirs","given":"Herwig"}],"issued":{"date-parts":[["2017",11]]},"accessed":{"date-parts":[["2017",12,3]]}}}],"schema":"https://github.com/citation-style-language/schema/raw/master/csl-citation.json"} </w:instrText>
      </w:r>
      <w:r w:rsidR="00AA480E">
        <w:rPr>
          <w:rFonts w:eastAsia="Times New Roman" w:cs="Times New Roman"/>
          <w:szCs w:val="24"/>
          <w:lang w:eastAsia="ja-JP"/>
        </w:rPr>
        <w:fldChar w:fldCharType="separate"/>
      </w:r>
      <w:r w:rsidR="00E85637" w:rsidRPr="00E85637">
        <w:rPr>
          <w:rFonts w:cs="Times New Roman"/>
        </w:rPr>
        <w:t>[4]</w:t>
      </w:r>
      <w:r w:rsidR="00AA480E">
        <w:rPr>
          <w:rFonts w:eastAsia="Times New Roman" w:cs="Times New Roman"/>
          <w:szCs w:val="24"/>
          <w:lang w:eastAsia="ja-JP"/>
        </w:rPr>
        <w:fldChar w:fldCharType="end"/>
      </w:r>
      <w:r w:rsidR="00AA480E">
        <w:rPr>
          <w:rFonts w:eastAsia="Times New Roman" w:cs="Times New Roman"/>
          <w:szCs w:val="24"/>
          <w:lang w:eastAsia="ja-JP"/>
        </w:rPr>
        <w:t>.</w:t>
      </w:r>
      <w:r w:rsidR="00046F2B">
        <w:rPr>
          <w:rFonts w:eastAsia="Times New Roman" w:cs="Times New Roman"/>
          <w:szCs w:val="24"/>
          <w:lang w:eastAsia="ja-JP"/>
        </w:rPr>
        <w:t xml:space="preserve"> Whereas the seasonality</w:t>
      </w:r>
      <w:r w:rsidR="00AA480E">
        <w:rPr>
          <w:rFonts w:eastAsia="Times New Roman" w:cs="Times New Roman"/>
          <w:szCs w:val="24"/>
          <w:lang w:eastAsia="ja-JP"/>
        </w:rPr>
        <w:t xml:space="preserve"> parameter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 w:rsidR="00AA480E">
        <w:rPr>
          <w:rFonts w:eastAsia="Times New Roman" w:cs="Times New Roman"/>
          <w:szCs w:val="24"/>
          <w:lang w:eastAsia="ja-JP"/>
        </w:rPr>
        <w:t xml:space="preserve"> </w:t>
      </w:r>
      <w:r w:rsidR="00046F2B">
        <w:rPr>
          <w:rFonts w:eastAsia="Times New Roman" w:cs="Times New Roman"/>
          <w:szCs w:val="24"/>
          <w:lang w:eastAsia="ja-JP"/>
        </w:rPr>
        <w:t>will be the subject of the</w:t>
      </w:r>
      <w:r w:rsidR="00AA480E">
        <w:rPr>
          <w:rFonts w:eastAsia="Times New Roman" w:cs="Times New Roman"/>
          <w:szCs w:val="24"/>
          <w:lang w:eastAsia="ja-JP"/>
        </w:rPr>
        <w:t xml:space="preserve"> model fit.</w:t>
      </w:r>
      <w:r w:rsidR="00BC6533">
        <w:rPr>
          <w:rFonts w:eastAsia="Times New Roman" w:cs="Times New Roman"/>
          <w:szCs w:val="24"/>
          <w:lang w:eastAsia="ja-JP"/>
        </w:rPr>
        <w:t xml:space="preserve"> </w:t>
      </w:r>
    </w:p>
    <w:p w14:paraId="6042368E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6733D9CC" w14:textId="5FA26A8F" w:rsidR="00CA4CD8" w:rsidRPr="00E90329" w:rsidRDefault="00CA4CD8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Due to apparent differences in climate between Tanzania and Nigeria, such as </w:t>
      </w:r>
      <w:r w:rsidR="00D95B23" w:rsidRPr="00E90329">
        <w:rPr>
          <w:rFonts w:eastAsia="Times New Roman" w:cs="Times New Roman"/>
          <w:szCs w:val="24"/>
          <w:lang w:eastAsia="ja-JP"/>
        </w:rPr>
        <w:t>changes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in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szCs w:val="24"/>
          <w:lang w:eastAsia="ja-JP"/>
        </w:rPr>
        <w:t xml:space="preserve">timing and length of </w:t>
      </w:r>
      <w:r w:rsidR="00D95B23" w:rsidRPr="00E90329">
        <w:rPr>
          <w:rFonts w:eastAsia="Times New Roman" w:cs="Times New Roman"/>
          <w:szCs w:val="24"/>
          <w:lang w:eastAsia="ja-JP"/>
        </w:rPr>
        <w:t>the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rainy season</w:t>
      </w:r>
      <w:r w:rsidRPr="00E90329">
        <w:rPr>
          <w:rFonts w:eastAsia="Times New Roman" w:cs="Times New Roman"/>
          <w:szCs w:val="24"/>
          <w:lang w:eastAsia="ja-JP"/>
        </w:rPr>
        <w:t xml:space="preserve">, </w:t>
      </w:r>
      <w:r w:rsidR="00D95B23" w:rsidRPr="00E90329">
        <w:rPr>
          <w:rFonts w:eastAsia="Times New Roman" w:cs="Times New Roman"/>
          <w:szCs w:val="24"/>
          <w:lang w:eastAsia="ja-JP"/>
        </w:rPr>
        <w:t>a</w:t>
      </w:r>
      <w:r w:rsidRPr="00E90329">
        <w:rPr>
          <w:rFonts w:eastAsia="Times New Roman" w:cs="Times New Roman"/>
          <w:szCs w:val="24"/>
          <w:lang w:eastAsia="ja-JP"/>
        </w:rPr>
        <w:t xml:space="preserve"> time shift </w:t>
      </w:r>
      <w:r w:rsidR="00BC5C3B" w:rsidRPr="00E90329">
        <w:rPr>
          <w:rFonts w:eastAsia="Times New Roman" w:cs="Times New Roman"/>
          <w:szCs w:val="24"/>
          <w:lang w:eastAsia="ja-JP"/>
        </w:rPr>
        <w:t>was imposed to</w:t>
      </w:r>
      <w:r w:rsidRPr="00E90329">
        <w:rPr>
          <w:rFonts w:eastAsia="Times New Roman" w:cs="Times New Roman"/>
          <w:szCs w:val="24"/>
          <w:lang w:eastAsia="ja-JP"/>
        </w:rPr>
        <w:t xml:space="preserve"> the function</w:t>
      </w:r>
      <w:r w:rsidR="00D9709A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</m:sSub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</m:oMath>
      <w:r w:rsidR="00D9709A">
        <w:rPr>
          <w:rFonts w:eastAsia="Times New Roman" w:cs="Times New Roman"/>
          <w:szCs w:val="24"/>
          <w:lang w:eastAsia="ja-JP"/>
        </w:rPr>
        <w:t xml:space="preserve"> </w:t>
      </w:r>
      <w:r w:rsidR="00BC5C3B" w:rsidRPr="00E90329">
        <w:t>to obtain the seasonal population dynamics in Nigeria</w:t>
      </w:r>
      <w:r w:rsidRPr="00E90329">
        <w:rPr>
          <w:rFonts w:eastAsia="Times New Roman" w:cs="Times New Roman"/>
          <w:szCs w:val="24"/>
          <w:lang w:eastAsia="ja-JP"/>
        </w:rPr>
        <w:t xml:space="preserve">. </w:t>
      </w:r>
      <w:r w:rsidR="00670AA9" w:rsidRPr="00E90329">
        <w:rPr>
          <w:rFonts w:eastAsia="Times New Roman" w:cs="Times New Roman"/>
          <w:szCs w:val="24"/>
          <w:lang w:eastAsia="ja-JP"/>
        </w:rPr>
        <w:t>Specifically, w</w:t>
      </w:r>
      <w:r w:rsidRPr="00E90329">
        <w:rPr>
          <w:rFonts w:eastAsia="Times New Roman" w:cs="Times New Roman"/>
          <w:szCs w:val="24"/>
          <w:lang w:eastAsia="ja-JP"/>
        </w:rPr>
        <w:t>e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 first</w:t>
      </w:r>
      <w:r w:rsidRPr="00E90329">
        <w:rPr>
          <w:rFonts w:eastAsia="Times New Roman" w:cs="Times New Roman"/>
          <w:szCs w:val="24"/>
          <w:lang w:eastAsia="ja-JP"/>
        </w:rPr>
        <w:t xml:space="preserve"> identif</w:t>
      </w:r>
      <w:r w:rsidR="00D95B23" w:rsidRPr="00E90329">
        <w:rPr>
          <w:rFonts w:eastAsia="Times New Roman" w:cs="Times New Roman"/>
          <w:szCs w:val="24"/>
          <w:lang w:eastAsia="ja-JP"/>
        </w:rPr>
        <w:t>ied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the end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of </w:t>
      </w:r>
      <w:r w:rsidR="00D95B23" w:rsidRPr="00E90329">
        <w:rPr>
          <w:rFonts w:eastAsia="Times New Roman" w:cs="Times New Roman"/>
          <w:szCs w:val="24"/>
          <w:lang w:eastAsia="ja-JP"/>
        </w:rPr>
        <w:t>the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rainy season in both countries based on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historical </w:t>
      </w:r>
      <w:r w:rsidRPr="00E90329">
        <w:rPr>
          <w:rFonts w:eastAsia="Times New Roman" w:cs="Times New Roman"/>
          <w:szCs w:val="24"/>
          <w:lang w:eastAsia="ja-JP"/>
        </w:rPr>
        <w:t>average</w:t>
      </w:r>
      <w:r w:rsidR="00D95B23" w:rsidRPr="00E90329">
        <w:rPr>
          <w:rFonts w:eastAsia="Times New Roman" w:cs="Times New Roman"/>
          <w:szCs w:val="24"/>
          <w:lang w:eastAsia="ja-JP"/>
        </w:rPr>
        <w:t>s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of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rainfall </w:t>
      </w:r>
      <w:r w:rsidR="00D95B23" w:rsidRPr="00E90329">
        <w:rPr>
          <w:rFonts w:eastAsia="Times New Roman" w:cs="Times New Roman"/>
          <w:szCs w:val="24"/>
          <w:lang w:eastAsia="ja-JP"/>
        </w:rPr>
        <w:t>over the time period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 1901–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2015: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Z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=0.35</m:t>
        </m:r>
      </m:oMath>
      <w:r w:rsidR="00670AA9" w:rsidRPr="00E90329">
        <w:rPr>
          <w:rFonts w:eastAsia="Times New Roman" w:cs="Times New Roman"/>
          <w:szCs w:val="24"/>
          <w:lang w:eastAsia="ja-JP"/>
        </w:rPr>
        <w:t xml:space="preserve">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for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part of the </w:t>
      </w:r>
      <w:r w:rsidRPr="00E90329">
        <w:rPr>
          <w:rFonts w:eastAsia="Times New Roman" w:cs="Times New Roman"/>
          <w:szCs w:val="24"/>
          <w:lang w:eastAsia="ja-JP"/>
        </w:rPr>
        <w:t xml:space="preserve">year for Tanzania,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G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=0.83</m:t>
        </m:r>
      </m:oMath>
      <w:r w:rsidR="0025102B" w:rsidRPr="00E90329">
        <w:rPr>
          <w:rFonts w:eastAsia="Times New Roman" w:cs="Times New Roman"/>
          <w:szCs w:val="24"/>
          <w:lang w:eastAsia="ja-JP"/>
        </w:rPr>
        <w:t xml:space="preserve">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for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part of the </w:t>
      </w:r>
      <w:r w:rsidRPr="00E90329">
        <w:rPr>
          <w:rFonts w:eastAsia="Times New Roman" w:cs="Times New Roman"/>
          <w:szCs w:val="24"/>
          <w:lang w:eastAsia="ja-JP"/>
        </w:rPr>
        <w:t xml:space="preserve">year </w:t>
      </w:r>
      <w:r w:rsidR="00670AA9" w:rsidRPr="00E90329">
        <w:rPr>
          <w:rFonts w:eastAsia="Times New Roman" w:cs="Times New Roman"/>
          <w:szCs w:val="24"/>
          <w:lang w:eastAsia="ja-JP"/>
        </w:rPr>
        <w:t>for Nigeria (</w:t>
      </w:r>
      <w:r w:rsidR="00A613BF">
        <w:rPr>
          <w:rFonts w:eastAsia="Times New Roman" w:cs="Times New Roman"/>
          <w:szCs w:val="24"/>
          <w:lang w:eastAsia="ja-JP"/>
        </w:rPr>
        <w:t>Appendix Figure 16</w:t>
      </w:r>
      <w:r w:rsidR="00670AA9" w:rsidRPr="00E90329">
        <w:rPr>
          <w:rFonts w:eastAsia="Times New Roman" w:cs="Times New Roman"/>
          <w:szCs w:val="24"/>
          <w:lang w:eastAsia="ja-JP"/>
        </w:rPr>
        <w:t>). T</w:t>
      </w:r>
      <w:r w:rsidRPr="00E90329">
        <w:rPr>
          <w:rFonts w:eastAsia="Times New Roman" w:cs="Times New Roman"/>
          <w:szCs w:val="24"/>
          <w:lang w:eastAsia="ja-JP"/>
        </w:rPr>
        <w:t>hen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we</w:t>
      </w:r>
      <w:r w:rsidRPr="00E90329">
        <w:rPr>
          <w:rFonts w:eastAsia="Times New Roman" w:cs="Times New Roman"/>
          <w:szCs w:val="24"/>
          <w:lang w:eastAsia="ja-JP"/>
        </w:rPr>
        <w:t xml:space="preserve"> calcu</w:t>
      </w:r>
      <w:r w:rsidR="00670AA9" w:rsidRPr="00E90329">
        <w:rPr>
          <w:rFonts w:eastAsia="Times New Roman" w:cs="Times New Roman"/>
          <w:szCs w:val="24"/>
          <w:lang w:eastAsia="ja-JP"/>
        </w:rPr>
        <w:t>late</w:t>
      </w:r>
      <w:r w:rsidR="00D95B23" w:rsidRPr="00E90329">
        <w:rPr>
          <w:rFonts w:eastAsia="Times New Roman" w:cs="Times New Roman"/>
          <w:szCs w:val="24"/>
          <w:lang w:eastAsia="ja-JP"/>
        </w:rPr>
        <w:t>d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 the difference between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these </w:t>
      </w:r>
      <w:r w:rsidR="00670AA9" w:rsidRPr="00E90329">
        <w:rPr>
          <w:rFonts w:eastAsia="Times New Roman" w:cs="Times New Roman"/>
          <w:szCs w:val="24"/>
          <w:lang w:eastAsia="ja-JP"/>
        </w:rPr>
        <w:t>two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 times</w:t>
      </w:r>
      <w:r w:rsidRPr="00E90329">
        <w:rPr>
          <w:rFonts w:eastAsia="Times New Roman" w:cs="Times New Roman"/>
          <w:szCs w:val="24"/>
          <w:lang w:eastAsia="ja-JP"/>
        </w:rPr>
        <w:t xml:space="preserve"> as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τ=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G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-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Z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=0.48</m:t>
        </m:r>
      </m:oMath>
      <w:r w:rsidR="00670AA9" w:rsidRPr="00E90329">
        <w:rPr>
          <w:rFonts w:eastAsia="Times New Roman" w:cs="Times New Roman"/>
          <w:szCs w:val="24"/>
          <w:lang w:eastAsia="ja-JP"/>
        </w:rPr>
        <w:t xml:space="preserve">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for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part of the year, and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accounted for the </w:t>
      </w:r>
      <w:r w:rsidR="00670AA9" w:rsidRPr="00E90329">
        <w:rPr>
          <w:rFonts w:eastAsia="Times New Roman" w:cs="Times New Roman"/>
          <w:szCs w:val="24"/>
          <w:lang w:eastAsia="ja-JP"/>
        </w:rPr>
        <w:t xml:space="preserve">shift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in </w:t>
      </w:r>
      <w:r w:rsidR="00670AA9" w:rsidRPr="00E90329">
        <w:rPr>
          <w:rFonts w:eastAsia="Times New Roman" w:cs="Times New Roman"/>
          <w:szCs w:val="24"/>
          <w:lang w:eastAsia="ja-JP"/>
        </w:rPr>
        <w:t>the b</w:t>
      </w:r>
      <w:r w:rsidRPr="00E90329">
        <w:rPr>
          <w:rFonts w:eastAsia="Times New Roman" w:cs="Times New Roman"/>
          <w:szCs w:val="24"/>
          <w:lang w:eastAsia="ja-JP"/>
        </w:rPr>
        <w:t xml:space="preserve">irth rate function </w:t>
      </w:r>
      <w:r w:rsidR="00670AA9" w:rsidRPr="00E90329">
        <w:rPr>
          <w:rFonts w:eastAsia="Times New Roman" w:cs="Times New Roman"/>
          <w:szCs w:val="24"/>
          <w:lang w:eastAsia="ja-JP"/>
        </w:rPr>
        <w:t>of this value</w:t>
      </w:r>
      <w:r w:rsidRPr="00E90329">
        <w:rPr>
          <w:rFonts w:eastAsia="Times New Roman" w:cs="Times New Roman"/>
          <w:szCs w:val="24"/>
          <w:lang w:eastAsia="ja-JP"/>
        </w:rPr>
        <w:t>:</w:t>
      </w:r>
      <w:r w:rsidR="00D9709A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B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=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B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(t-τ)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(</w:t>
      </w:r>
      <w:r w:rsidR="0025102B" w:rsidRPr="00E90329">
        <w:rPr>
          <w:rFonts w:eastAsia="Times New Roman" w:cs="Times New Roman"/>
          <w:szCs w:val="24"/>
          <w:lang w:eastAsia="ja-JP"/>
        </w:rPr>
        <w:t>Fig S3</w:t>
      </w:r>
      <w:r w:rsidR="0025102B" w:rsidRPr="00E90329">
        <w:rPr>
          <w:rFonts w:eastAsia="Times New Roman" w:cs="Times New Roman"/>
          <w:i/>
          <w:szCs w:val="24"/>
          <w:lang w:eastAsia="ja-JP"/>
        </w:rPr>
        <w:t>b</w:t>
      </w:r>
      <w:r w:rsidRPr="00E90329">
        <w:rPr>
          <w:rFonts w:eastAsia="Times New Roman" w:cs="Times New Roman"/>
          <w:szCs w:val="24"/>
          <w:lang w:eastAsia="ja-JP"/>
        </w:rPr>
        <w:t>).</w:t>
      </w:r>
    </w:p>
    <w:p w14:paraId="4B375CBF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25EDEBF9" w14:textId="764A7CDD" w:rsidR="00CA4CD8" w:rsidRPr="00E90329" w:rsidRDefault="00670AA9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Periodic condition</w:t>
      </w:r>
      <w:r w:rsidR="00D95B23" w:rsidRPr="00E90329">
        <w:rPr>
          <w:rFonts w:eastAsia="Times New Roman" w:cs="Times New Roman"/>
          <w:i/>
          <w:szCs w:val="24"/>
          <w:lang w:eastAsia="ja-JP"/>
        </w:rPr>
        <w:t>s</w:t>
      </w:r>
      <w:r w:rsidRPr="00E90329">
        <w:rPr>
          <w:rFonts w:eastAsia="Times New Roman" w:cs="Times New Roman"/>
          <w:i/>
          <w:szCs w:val="24"/>
          <w:lang w:eastAsia="ja-JP"/>
        </w:rPr>
        <w:t xml:space="preserve"> for</w:t>
      </w:r>
      <w:r w:rsidR="00D95B23" w:rsidRPr="00E90329">
        <w:rPr>
          <w:rFonts w:eastAsia="Times New Roman" w:cs="Times New Roman"/>
          <w:i/>
          <w:szCs w:val="24"/>
          <w:lang w:eastAsia="ja-JP"/>
        </w:rPr>
        <w:t xml:space="preserve"> the</w:t>
      </w:r>
      <w:r w:rsidRPr="00E90329">
        <w:rPr>
          <w:rFonts w:eastAsia="Times New Roman" w:cs="Times New Roman"/>
          <w:i/>
          <w:szCs w:val="24"/>
          <w:lang w:eastAsia="ja-JP"/>
        </w:rPr>
        <w:t xml:space="preserve"> change in </w:t>
      </w:r>
      <w:r w:rsidR="0025102B" w:rsidRPr="00E90329">
        <w:rPr>
          <w:rFonts w:eastAsia="Times New Roman" w:cs="Times New Roman"/>
          <w:i/>
          <w:szCs w:val="24"/>
          <w:lang w:eastAsia="ja-JP"/>
        </w:rPr>
        <w:t>population s</w:t>
      </w:r>
      <w:r w:rsidRPr="00E90329">
        <w:rPr>
          <w:rFonts w:eastAsia="Times New Roman" w:cs="Times New Roman"/>
          <w:i/>
          <w:szCs w:val="24"/>
          <w:lang w:eastAsia="ja-JP"/>
        </w:rPr>
        <w:t>ize</w:t>
      </w:r>
    </w:p>
    <w:p w14:paraId="3382681B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2CE09393" w14:textId="4C000EFB" w:rsidR="00CA4CD8" w:rsidRDefault="00670AA9" w:rsidP="00BB4D02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We chose a pa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rameter </w:t>
      </w:r>
      <w:r w:rsidR="0025102B" w:rsidRPr="00E90329">
        <w:rPr>
          <w:rFonts w:eastAsiaTheme="minorEastAsia" w:cs="Times New Roman"/>
          <w:i/>
          <w:szCs w:val="24"/>
          <w:lang w:eastAsia="ja-JP"/>
        </w:rPr>
        <w:t>κ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o satisfy the periodicity condition for</w:t>
      </w:r>
      <w:r w:rsidRPr="00E90329">
        <w:t xml:space="preserve"> </w:t>
      </w:r>
      <m:oMath>
        <m:r>
          <w:rPr>
            <w:rFonts w:ascii="Cambria Math" w:hAnsi="Cambria Math"/>
          </w:rPr>
          <m:t>N(t)</m:t>
        </m:r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We </w:t>
      </w:r>
      <w:r w:rsidR="00CA4CD8" w:rsidRPr="00E90329">
        <w:rPr>
          <w:rFonts w:eastAsia="Times New Roman" w:cs="Times New Roman"/>
          <w:szCs w:val="24"/>
          <w:lang w:eastAsia="ja-JP"/>
        </w:rPr>
        <w:t>require</w:t>
      </w:r>
      <w:r w:rsidR="00D95B23" w:rsidRPr="00E90329">
        <w:rPr>
          <w:rFonts w:eastAsia="Times New Roman" w:cs="Times New Roman"/>
          <w:szCs w:val="24"/>
          <w:lang w:eastAsia="ja-JP"/>
        </w:rPr>
        <w:t>d</w:t>
      </w:r>
      <w:r w:rsidRPr="00E90329">
        <w:rPr>
          <w:rFonts w:eastAsia="Times New Roman" w:cs="Times New Roman"/>
          <w:szCs w:val="24"/>
          <w:lang w:eastAsia="ja-JP"/>
        </w:rPr>
        <w:t>:</w:t>
      </w:r>
      <w:r w:rsidR="0025102B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</m:t>
            </m:r>
          </m:e>
        </m:d>
        <m:r>
          <w:rPr>
            <w:rFonts w:ascii="Cambria Math" w:hAnsi="Cambria Math"/>
          </w:rPr>
          <m:t>,</m:t>
        </m:r>
      </m:oMath>
      <w:r w:rsidR="0025102B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which translates to</w:t>
      </w:r>
      <w:r w:rsidR="00CA4CD8" w:rsidRPr="00E90329">
        <w:rPr>
          <w:rFonts w:eastAsia="Times New Roman" w:cs="Times New Roman"/>
          <w:szCs w:val="24"/>
          <w:lang w:eastAsia="ja-JP"/>
        </w:rPr>
        <w:t>:</w:t>
      </w:r>
    </w:p>
    <w:p w14:paraId="2A4F4948" w14:textId="3C5FDFCF" w:rsidR="00CA4CD8" w:rsidRPr="00E90329" w:rsidRDefault="00947226" w:rsidP="00BB4D02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m:oMathPara>
        <m:oMath>
          <m:func>
            <m:func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ln</m:t>
              </m:r>
            </m:fName>
            <m:e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Pr>
                <m:num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N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1</m:t>
                      </m:r>
                    </m:e>
                  </m:d>
                </m:num>
                <m:den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N(0)</m:t>
                  </m:r>
                </m:den>
              </m:f>
            </m:e>
          </m:func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nary>
            <m:nary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0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1</m:t>
              </m:r>
            </m:sup>
            <m:e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B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t</m:t>
                      </m:r>
                    </m:e>
                  </m:d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-μ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nary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nary>
            <m:nary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0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1</m:t>
              </m:r>
            </m:sup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κ </m:t>
              </m:r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-s</m:t>
                  </m:r>
                  <m:func>
                    <m:func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funcPr>
                    <m:fName>
                      <m:sSup>
                        <m:sSupPr>
                          <m:ctrl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cos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2</m:t>
                          </m:r>
                        </m:sup>
                      </m:sSup>
                    </m:fName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(πt-ϕ)</m:t>
                      </m:r>
                    </m:e>
                  </m:func>
                </m:sup>
              </m:s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nary>
          <m:r>
            <w:rPr>
              <w:rFonts w:ascii="Cambria Math" w:eastAsia="Times New Roman" w:hAnsi="Cambria Math" w:cs="Times New Roman"/>
              <w:szCs w:val="24"/>
              <w:lang w:eastAsia="ja-JP"/>
            </w:rPr>
            <m:t>-μ=0.</m:t>
          </m:r>
        </m:oMath>
      </m:oMathPara>
    </w:p>
    <w:p w14:paraId="33A9141B" w14:textId="27CE54D2" w:rsidR="00D9709A" w:rsidRPr="00E90329" w:rsidRDefault="0025102B" w:rsidP="00BB4D02">
      <w:pPr>
        <w:spacing w:before="24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This </w:t>
      </w:r>
      <w:r w:rsidR="00CA4CD8" w:rsidRPr="00E90329">
        <w:rPr>
          <w:rFonts w:eastAsia="Times New Roman" w:cs="Times New Roman"/>
          <w:szCs w:val="24"/>
          <w:lang w:eastAsia="ja-JP"/>
        </w:rPr>
        <w:t>re</w:t>
      </w:r>
      <w:r w:rsidR="008137C8" w:rsidRPr="00E90329">
        <w:rPr>
          <w:rFonts w:eastAsia="Times New Roman" w:cs="Times New Roman"/>
          <w:szCs w:val="24"/>
          <w:lang w:eastAsia="ja-JP"/>
        </w:rPr>
        <w:t>writes as follows</w:t>
      </w:r>
      <w:r w:rsidR="00CA4CD8" w:rsidRPr="00E90329">
        <w:rPr>
          <w:rFonts w:eastAsia="Times New Roman" w:cs="Times New Roman"/>
          <w:szCs w:val="24"/>
          <w:lang w:eastAsia="ja-JP"/>
        </w:rPr>
        <w:t>:</w:t>
      </w:r>
    </w:p>
    <w:p w14:paraId="3DA594C9" w14:textId="39AB80FA" w:rsidR="0025102B" w:rsidRPr="00E90329" w:rsidRDefault="00D9709A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κ</m:t>
        </m:r>
        <m:nary>
          <m:nary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naryPr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p>
          <m:e>
            <m:func>
              <m:func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s</m:t>
                    </m:r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Pr>
                      <m:num>
                        <m:func>
                          <m:func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  <w:szCs w:val="24"/>
                                <w:lang w:eastAsia="ja-JP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szCs w:val="24"/>
                                <w:lang w:eastAsia="ja-JP"/>
                              </w:rPr>
                              <m:t>cos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eastAsia="Times New Roman" w:hAnsi="Cambria Math" w:cs="Times New Roman"/>
                                    <w:i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="Times New Roman" w:hAnsi="Cambria Math" w:cs="Times New Roman"/>
                                    <w:szCs w:val="24"/>
                                    <w:lang w:eastAsia="ja-JP"/>
                                  </w:rPr>
                                  <m:t>2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Times New Roman" w:hAnsi="Cambria Math" w:cs="Times New Roman"/>
                                        <w:i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Times New Roman" w:hAnsi="Cambria Math" w:cs="Times New Roman"/>
                                        <w:szCs w:val="24"/>
                                        <w:lang w:eastAsia="ja-JP"/>
                                      </w:rPr>
                                      <m:t>πt-ϕ</m:t>
                                    </m:r>
                                  </m:e>
                                </m:d>
                              </m:e>
                            </m:d>
                            <m:r>
                              <w:rPr>
                                <w:rFonts w:ascii="Cambria Math" w:eastAsia="Times New Roman" w:hAnsi="Cambria Math" w:cs="Times New Roman"/>
                                <w:szCs w:val="24"/>
                                <w:lang w:eastAsia="ja-JP"/>
                              </w:rPr>
                              <m:t>+1</m:t>
                            </m:r>
                          </m:e>
                        </m:func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</m:e>
                </m:d>
              </m:e>
            </m:func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 xml:space="preserve"> 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nary>
        <m:r>
          <w:rPr>
            <w:rFonts w:ascii="Cambria Math" w:eastAsia="Times New Roman" w:hAnsi="Cambria Math" w:cs="Times New Roman"/>
            <w:szCs w:val="24"/>
            <w:lang w:eastAsia="ja-JP"/>
          </w:rPr>
          <m:t>-μ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κ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</m:t>
                </m:r>
              </m:e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sup>
            </m:sSup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 π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nary>
          <m:nary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naryPr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p>
          <m:e>
            <m:func>
              <m:func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func>
                      <m:func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os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  <w:szCs w:val="24"/>
                                <w:lang w:eastAsia="ja-JP"/>
                              </w:rPr>
                              <m:t>2πt-2ϕ</m:t>
                            </m:r>
                          </m:e>
                        </m:d>
                      </m:e>
                    </m:func>
                  </m:e>
                </m:d>
              </m:e>
            </m:func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 xml:space="preserve"> 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2πt-2ϕ</m:t>
                </m:r>
              </m:e>
            </m:d>
          </m:e>
        </m:nary>
        <m:r>
          <w:rPr>
            <w:rFonts w:ascii="Cambria Math" w:eastAsia="Times New Roman" w:hAnsi="Cambria Math" w:cs="Times New Roman"/>
            <w:szCs w:val="24"/>
            <w:lang w:eastAsia="ja-JP"/>
          </w:rPr>
          <m:t>-μ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κ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</m:t>
                </m:r>
              </m:e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sup>
            </m:sSup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 π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nary>
          <m:nary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naryPr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π</m:t>
            </m:r>
          </m:sup>
          <m:e>
            <m:func>
              <m:func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func>
                      <m:func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ψ</m:t>
                        </m:r>
                      </m:e>
                    </m:func>
                  </m:e>
                </m:d>
              </m:e>
            </m:func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 xml:space="preserve"> 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ψ</m:t>
            </m:r>
          </m:e>
        </m:nary>
        <m:r>
          <w:rPr>
            <w:rFonts w:ascii="Cambria Math" w:eastAsia="Times New Roman" w:hAnsi="Cambria Math" w:cs="Times New Roman"/>
            <w:szCs w:val="24"/>
            <w:lang w:eastAsia="ja-JP"/>
          </w:rPr>
          <m:t>-μ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κ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</m:t>
                </m:r>
              </m:e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sup>
            </m:sSup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π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nary>
          <m:nary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naryPr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π</m:t>
            </m:r>
          </m:sup>
          <m:e>
            <m:func>
              <m:func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func>
                      <m:func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ψ</m:t>
                        </m:r>
                      </m:e>
                    </m:func>
                  </m:e>
                </m:d>
              </m:e>
            </m:func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 xml:space="preserve"> </m:t>
            </m:r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ψ</m:t>
            </m:r>
          </m:e>
        </m:nary>
        <m:r>
          <w:rPr>
            <w:rFonts w:ascii="Cambria Math" w:eastAsia="Times New Roman" w:hAnsi="Cambria Math" w:cs="Times New Roman"/>
            <w:szCs w:val="24"/>
            <w:lang w:eastAsia="ja-JP"/>
          </w:rPr>
          <m:t>-μ=</m:t>
        </m:r>
        <m:f>
          <m:f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κ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</m:t>
                </m:r>
              </m:e>
              <m:sup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sup>
            </m:sSup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π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e>
          <m:sub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0</m:t>
            </m:r>
          </m:sub>
        </m:sSub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f>
              <m:fPr>
                <m:type m:val="lin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fPr>
              <m:num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s</m:t>
                </m:r>
              </m:num>
              <m:den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2</m:t>
                </m:r>
              </m:den>
            </m:f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-μ=0,</m:t>
        </m:r>
      </m:oMath>
      <w:r w:rsidR="00EE0168" w:rsidRPr="00E90329" w:rsidDel="00EE0168">
        <w:rPr>
          <w:rFonts w:eastAsia="Times New Roman" w:cs="Times New Roman"/>
          <w:szCs w:val="24"/>
          <w:lang w:eastAsia="ja-JP"/>
        </w:rPr>
        <w:t xml:space="preserve"> </w:t>
      </w:r>
    </w:p>
    <w:p w14:paraId="1449A82E" w14:textId="41EDE146" w:rsidR="00CA4CD8" w:rsidRDefault="00DC6DA6" w:rsidP="00BB4D02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to obtain</w:t>
      </w:r>
      <w:r w:rsidR="00CA4CD8" w:rsidRPr="00E90329">
        <w:rPr>
          <w:rFonts w:eastAsia="Times New Roman" w:cs="Times New Roman"/>
          <w:szCs w:val="24"/>
          <w:lang w:eastAsia="ja-JP"/>
        </w:rPr>
        <w:t>:</w:t>
      </w:r>
      <w:r w:rsidR="00EE0168">
        <w:rPr>
          <w:rFonts w:eastAsia="Times New Roman" w:cs="Times New Roman"/>
          <w:szCs w:val="24"/>
          <w:lang w:eastAsia="ja-JP"/>
        </w:rPr>
        <w:t xml:space="preserve"> </w:t>
      </w:r>
      <w:bookmarkStart w:id="1" w:name="_Hlk527474642"/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κ=</m:t>
        </m:r>
        <m:f>
          <m:fPr>
            <m:type m:val="skw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 xml:space="preserve">μ </m:t>
            </m:r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e</m:t>
                </m:r>
              </m:e>
              <m:sup>
                <m:f>
                  <m:fPr>
                    <m:type m:val="lin"/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sup>
            </m:sSup>
          </m:num>
          <m:den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I</m:t>
                </m:r>
              </m:e>
              <m:sub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0</m:t>
                </m:r>
              </m:sub>
            </m:sSub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s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2</m:t>
                    </m:r>
                  </m:den>
                </m:f>
              </m:e>
            </m:d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bookmarkEnd w:id="1"/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8137C8" w:rsidRPr="00E90329">
        <w:t>Here,</w:t>
      </w:r>
      <w:r w:rsidR="002C4BF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π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nary>
          <m:naryPr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π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⋅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cos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</m:d>
                      </m:e>
                    </m:func>
                  </m:e>
                </m:d>
              </m:e>
            </m:func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φ</m:t>
            </m:r>
          </m:e>
        </m:nary>
      </m:oMath>
      <w:r w:rsidR="003C1CEE">
        <w:rPr>
          <w:rFonts w:eastAsia="Times New Roman" w:cs="Times New Roman"/>
          <w:szCs w:val="24"/>
          <w:lang w:eastAsia="ja-JP"/>
        </w:rPr>
        <w:t xml:space="preserve"> d</w:t>
      </w:r>
      <w:r w:rsidR="008137C8" w:rsidRPr="00E90329">
        <w:rPr>
          <w:rFonts w:eastAsia="Times New Roman" w:cs="Times New Roman"/>
          <w:szCs w:val="24"/>
          <w:lang w:eastAsia="ja-JP"/>
        </w:rPr>
        <w:t>enotes th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B</w:t>
      </w:r>
      <w:r w:rsidR="008137C8" w:rsidRPr="00E90329">
        <w:rPr>
          <w:rFonts w:eastAsia="Times New Roman" w:cs="Times New Roman"/>
          <w:szCs w:val="24"/>
          <w:lang w:eastAsia="ja-JP"/>
        </w:rPr>
        <w:t>essel function of the first kind</w:t>
      </w:r>
      <w:r w:rsidR="00CA4CD8" w:rsidRPr="00E90329">
        <w:rPr>
          <w:rFonts w:eastAsia="Times New Roman" w:cs="Times New Roman"/>
          <w:szCs w:val="24"/>
          <w:lang w:eastAsia="ja-JP"/>
        </w:rPr>
        <w:t>.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 Thus, we </w:t>
      </w:r>
      <w:r w:rsidR="00D95B23" w:rsidRPr="00E90329">
        <w:rPr>
          <w:rFonts w:eastAsia="Times New Roman" w:cs="Times New Roman"/>
          <w:szCs w:val="24"/>
          <w:lang w:eastAsia="ja-JP"/>
        </w:rPr>
        <w:t xml:space="preserve">did 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not need to assign an estimate for parameter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κ</m:t>
        </m:r>
      </m:oMath>
      <w:r w:rsidR="008137C8" w:rsidRPr="00E90329">
        <w:rPr>
          <w:rFonts w:eastAsia="Times New Roman" w:cs="Times New Roman"/>
          <w:szCs w:val="24"/>
          <w:lang w:eastAsia="ja-JP"/>
        </w:rPr>
        <w:t xml:space="preserve">. </w:t>
      </w:r>
    </w:p>
    <w:p w14:paraId="60C3CC1C" w14:textId="77E15812" w:rsidR="00B92B82" w:rsidRDefault="00B92B82" w:rsidP="00BB4D02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>
        <w:rPr>
          <w:rFonts w:eastAsia="Times New Roman" w:cs="Times New Roman"/>
          <w:szCs w:val="24"/>
          <w:lang w:eastAsia="ja-JP"/>
        </w:rPr>
        <w:tab/>
        <w:t xml:space="preserve">We also note that the average population density can be defined as follows: </w:t>
      </w:r>
    </w:p>
    <w:p w14:paraId="5DE8195D" w14:textId="4067BA78" w:rsidR="00B92B82" w:rsidRPr="00E90329" w:rsidRDefault="00947226" w:rsidP="00BB4D02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acc>
            <m:accPr>
              <m:chr m:val="̅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acc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N</m:t>
              </m:r>
            </m:e>
          </m:acc>
          <m:r>
            <w:rPr>
              <w:rFonts w:ascii="Cambria Math" w:eastAsia="Times New Roman" w:hAnsi="Cambria Math" w:cs="Times New Roman"/>
              <w:szCs w:val="24"/>
              <w:lang w:eastAsia="ja-JP"/>
            </w:rPr>
            <m:t>=N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0</m:t>
              </m:r>
            </m:e>
          </m:d>
          <m:nary>
            <m:nary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naryPr>
            <m:sub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0</m:t>
              </m:r>
            </m:sub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1</m:t>
              </m:r>
            </m:sup>
            <m:e>
              <m:func>
                <m:func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nary>
                        <m:nary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0</m:t>
                          </m:r>
                        </m:sub>
                        <m:sup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t</m:t>
                          </m:r>
                        </m:sup>
                        <m:e>
                          <m:d>
                            <m:dPr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B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i/>
                                      <w:szCs w:val="24"/>
                                      <w:lang w:eastAsia="ja-JP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szCs w:val="24"/>
                                      <w:lang w:eastAsia="ja-JP"/>
                                    </w:rPr>
                                    <m:t>τ</m:t>
                                  </m:r>
                                </m:e>
                              </m:d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-μ</m:t>
                              </m:r>
                            </m:e>
                          </m:d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 xml:space="preserve">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d</m:t>
                          </m:r>
                          <m: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τ</m:t>
                          </m:r>
                        </m:e>
                      </m:nary>
                    </m:e>
                  </m:d>
                </m:e>
              </m:func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 xml:space="preserve"> </m:t>
              </m:r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nary>
          <m:r>
            <w:rPr>
              <w:rFonts w:ascii="Cambria Math" w:eastAsia="Times New Roman" w:hAnsi="Cambria Math" w:cs="Times New Roman"/>
              <w:szCs w:val="24"/>
              <w:lang w:eastAsia="ja-JP"/>
            </w:rPr>
            <m:t>.</m:t>
          </m:r>
        </m:oMath>
      </m:oMathPara>
    </w:p>
    <w:p w14:paraId="68C5B949" w14:textId="4F625E21" w:rsidR="00CA4CD8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0BC1F79A" w14:textId="77777777" w:rsidR="001F506B" w:rsidRPr="00E90329" w:rsidRDefault="001F506B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046217CA" w14:textId="77777777" w:rsidR="00CA4CD8" w:rsidRPr="00E90329" w:rsidRDefault="00CA4CD8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lastRenderedPageBreak/>
        <w:t>Susceptible</w:t>
      </w:r>
      <w:r w:rsidR="00107EEC" w:rsidRPr="00E90329">
        <w:rPr>
          <w:rFonts w:eastAsia="Times New Roman" w:cs="Times New Roman"/>
          <w:i/>
          <w:szCs w:val="24"/>
          <w:lang w:eastAsia="ja-JP"/>
        </w:rPr>
        <w:t>-infected-recovered (SIR) model</w:t>
      </w:r>
    </w:p>
    <w:p w14:paraId="423753EF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5F9BD076" w14:textId="6B0A16A0" w:rsidR="00D53565" w:rsidRDefault="00D53565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Th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flow diagram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8137C8" w:rsidRPr="00E90329">
        <w:rPr>
          <w:rFonts w:eastAsia="Times New Roman" w:cs="Times New Roman"/>
          <w:szCs w:val="24"/>
          <w:lang w:eastAsia="ja-JP"/>
        </w:rPr>
        <w:t>(</w:t>
      </w:r>
      <w:r w:rsidRPr="00E90329">
        <w:rPr>
          <w:rFonts w:eastAsia="Times New Roman" w:cs="Times New Roman"/>
          <w:szCs w:val="24"/>
          <w:lang w:eastAsia="ja-JP"/>
        </w:rPr>
        <w:t>Fig S3</w:t>
      </w:r>
      <w:r w:rsidR="00CA4CD8" w:rsidRPr="00E90329">
        <w:rPr>
          <w:rFonts w:eastAsia="Times New Roman" w:cs="Times New Roman"/>
          <w:i/>
          <w:szCs w:val="24"/>
          <w:lang w:eastAsia="ja-JP"/>
        </w:rPr>
        <w:t>a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) </w:t>
      </w:r>
      <w:r w:rsidR="00CA4CD8" w:rsidRPr="00E90329">
        <w:rPr>
          <w:rFonts w:eastAsia="Times New Roman" w:cs="Times New Roman"/>
          <w:szCs w:val="24"/>
          <w:lang w:eastAsia="ja-JP"/>
        </w:rPr>
        <w:t>translate</w:t>
      </w:r>
      <w:r w:rsidR="00BA0E89">
        <w:rPr>
          <w:rFonts w:eastAsia="Times New Roman" w:cs="Times New Roman"/>
          <w:szCs w:val="24"/>
          <w:lang w:eastAsia="ja-JP"/>
        </w:rPr>
        <w:t>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D95B23" w:rsidRPr="00E90329">
        <w:rPr>
          <w:rFonts w:eastAsia="Times New Roman" w:cs="Times New Roman"/>
          <w:szCs w:val="24"/>
          <w:lang w:eastAsia="ja-JP"/>
        </w:rPr>
        <w:t>in</w:t>
      </w:r>
      <w:r w:rsidR="00CA4CD8" w:rsidRPr="00E90329">
        <w:rPr>
          <w:rFonts w:eastAsia="Times New Roman" w:cs="Times New Roman"/>
          <w:szCs w:val="24"/>
          <w:lang w:eastAsia="ja-JP"/>
        </w:rPr>
        <w:t>to the following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 dynamical </w:t>
      </w:r>
      <w:r w:rsidRPr="00E90329">
        <w:rPr>
          <w:rFonts w:eastAsia="Times New Roman" w:cs="Times New Roman"/>
          <w:szCs w:val="24"/>
          <w:lang w:eastAsia="ja-JP"/>
        </w:rPr>
        <w:t>equations</w:t>
      </w:r>
      <w:r w:rsidR="00326DB2" w:rsidRPr="00E90329">
        <w:rPr>
          <w:rFonts w:eastAsia="Times New Roman" w:cs="Times New Roman"/>
          <w:szCs w:val="24"/>
          <w:lang w:eastAsia="ja-JP"/>
        </w:rPr>
        <w:t>:</w:t>
      </w:r>
    </w:p>
    <w:p w14:paraId="654F2C27" w14:textId="166216B4" w:rsidR="00142FD7" w:rsidRPr="007E400A" w:rsidRDefault="00947226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m:oMathPara>
        <m:oMath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=B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d>
            <m:dPr>
              <m:begChr m:val="["/>
              <m:endChr m:val="]"/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S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-ε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+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1-ω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R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-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βS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N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+λR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-μS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2C48298E" w14:textId="784909ED" w:rsidR="00142FD7" w:rsidRPr="007E400A" w:rsidRDefault="00947226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m:oMathPara>
        <m:oMath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=εB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I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+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βS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I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N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-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γ+μ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I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4C660F19" w14:textId="115A2AC2" w:rsidR="00D53565" w:rsidRPr="00E90329" w:rsidRDefault="00947226" w:rsidP="007E400A">
      <w:pPr>
        <w:spacing w:line="360" w:lineRule="auto"/>
        <w:ind w:firstLine="720"/>
        <w:jc w:val="both"/>
      </w:pPr>
      <m:oMathPara>
        <m:oMath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R</m:t>
              </m:r>
              <m:d>
                <m:d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d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t</m:t>
                  </m:r>
                </m:e>
              </m:d>
            </m:num>
            <m:den>
              <m:r>
                <m:rPr>
                  <m:sty m:val="p"/>
                </m:rP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d</m:t>
              </m:r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=ωB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R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+γI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-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λ+μ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R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t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4607FD80" w14:textId="26CF7A94" w:rsidR="00BC6533" w:rsidRDefault="00D95B23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for the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 three comp</w:t>
      </w:r>
      <w:r w:rsidRPr="00E90329">
        <w:rPr>
          <w:rFonts w:eastAsia="Times New Roman" w:cs="Times New Roman"/>
          <w:szCs w:val="24"/>
          <w:lang w:eastAsia="ja-JP"/>
        </w:rPr>
        <w:t>on</w:t>
      </w:r>
      <w:r w:rsidR="008137C8" w:rsidRPr="00E90329">
        <w:rPr>
          <w:rFonts w:eastAsia="Times New Roman" w:cs="Times New Roman"/>
          <w:szCs w:val="24"/>
          <w:lang w:eastAsia="ja-JP"/>
        </w:rPr>
        <w:t>ents</w:t>
      </w:r>
      <w:r w:rsidRPr="00E90329">
        <w:rPr>
          <w:rFonts w:eastAsia="Times New Roman" w:cs="Times New Roman"/>
          <w:szCs w:val="24"/>
          <w:lang w:eastAsia="ja-JP"/>
        </w:rPr>
        <w:t>:</w:t>
      </w:r>
      <w:r w:rsidR="00BC1AE2" w:rsidRPr="00E90329">
        <w:rPr>
          <w:rFonts w:eastAsia="Times New Roman" w:cs="Times New Roman"/>
          <w:szCs w:val="24"/>
          <w:lang w:eastAsia="ja-JP"/>
        </w:rPr>
        <w:t xml:space="preserve"> susceptibl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>,</m:t>
        </m:r>
      </m:oMath>
      <w:r w:rsidR="008137C8" w:rsidRPr="00E90329">
        <w:t xml:space="preserve"> </w:t>
      </w:r>
      <w:r w:rsidR="00BC1AE2" w:rsidRPr="00E90329">
        <w:rPr>
          <w:rFonts w:eastAsia="Times New Roman" w:cs="Times New Roman"/>
          <w:szCs w:val="24"/>
          <w:lang w:eastAsia="ja-JP"/>
        </w:rPr>
        <w:t>infected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I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8137C8" w:rsidRPr="00E90329">
        <w:rPr>
          <w:rFonts w:eastAsia="Times New Roman" w:cs="Times New Roman"/>
          <w:szCs w:val="24"/>
          <w:lang w:eastAsia="ja-JP"/>
        </w:rPr>
        <w:t xml:space="preserve"> and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recov</w:t>
      </w:r>
      <w:r w:rsidR="00BC1AE2" w:rsidRPr="00E90329">
        <w:rPr>
          <w:rFonts w:eastAsia="Times New Roman" w:cs="Times New Roman"/>
          <w:szCs w:val="24"/>
          <w:lang w:eastAsia="ja-JP"/>
        </w:rPr>
        <w:t xml:space="preserve">ere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R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respectively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. </w:t>
      </w:r>
      <w:r w:rsidR="008137C8" w:rsidRPr="00E90329">
        <w:rPr>
          <w:rFonts w:eastAsia="Times New Roman" w:cs="Times New Roman"/>
          <w:szCs w:val="24"/>
          <w:lang w:eastAsia="ja-JP"/>
        </w:rPr>
        <w:t>All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>rates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 are defined a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D53565" w:rsidRPr="00E90329">
        <w:rPr>
          <w:rFonts w:eastAsia="Times New Roman" w:cs="Times New Roman"/>
          <w:i/>
          <w:szCs w:val="24"/>
          <w:lang w:eastAsia="ja-JP"/>
        </w:rPr>
        <w:t>per capita</w:t>
      </w:r>
      <w:r w:rsidR="008137C8" w:rsidRPr="00E90329">
        <w:rPr>
          <w:rFonts w:eastAsia="Times New Roman" w:cs="Times New Roman"/>
          <w:szCs w:val="24"/>
          <w:lang w:eastAsia="ja-JP"/>
        </w:rPr>
        <w:t xml:space="preserve">,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γ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λ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8137C8" w:rsidRPr="00E90329">
        <w:rPr>
          <w:rFonts w:eastAsia="Times New Roman" w:cs="Times New Roman"/>
          <w:szCs w:val="24"/>
          <w:lang w:eastAsia="ja-JP"/>
        </w:rPr>
        <w:t>denot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ransitio</w:t>
      </w:r>
      <w:r w:rsidR="00326DB2" w:rsidRPr="00E90329">
        <w:rPr>
          <w:rFonts w:eastAsia="Times New Roman" w:cs="Times New Roman"/>
          <w:szCs w:val="24"/>
          <w:lang w:eastAsia="ja-JP"/>
        </w:rPr>
        <w:t>n rates between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 compartment</w:t>
      </w:r>
      <w:r w:rsidR="00326DB2" w:rsidRPr="00E90329">
        <w:rPr>
          <w:rFonts w:eastAsia="Times New Roman" w:cs="Times New Roman"/>
          <w:szCs w:val="24"/>
          <w:lang w:eastAsia="ja-JP"/>
        </w:rPr>
        <w:t>s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 w:rsidR="00D53565" w:rsidRPr="00E90329">
        <w:rPr>
          <w:rFonts w:eastAsia="Times New Roman" w:cs="Times New Roman"/>
          <w:szCs w:val="24"/>
          <w:lang w:eastAsia="ja-JP"/>
        </w:rPr>
        <w:t xml:space="preserve"> </w:t>
      </w:r>
      <w:r w:rsidR="00326DB2" w:rsidRPr="00E90329">
        <w:rPr>
          <w:rFonts w:eastAsia="Times New Roman" w:cs="Times New Roman"/>
          <w:szCs w:val="24"/>
          <w:lang w:eastAsia="ja-JP"/>
        </w:rPr>
        <w:t>and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I,</m:t>
        </m:r>
      </m:oMath>
      <w:r w:rsidR="00D53565"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I</m:t>
        </m:r>
      </m:oMath>
      <w:r w:rsidR="00326DB2" w:rsidRPr="00E90329">
        <w:rPr>
          <w:rFonts w:eastAsia="Times New Roman" w:cs="Times New Roman"/>
          <w:szCs w:val="24"/>
          <w:lang w:eastAsia="ja-JP"/>
        </w:rPr>
        <w:t xml:space="preserve"> and</w:t>
      </w:r>
      <w:r w:rsidR="00D53565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R,</m:t>
        </m:r>
      </m:oMath>
      <w:r w:rsidR="00BC5C3B" w:rsidRPr="00E9032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respectively. Two other </w:t>
      </w:r>
      <w:r w:rsidR="00326DB2" w:rsidRPr="00E90329">
        <w:rPr>
          <w:rFonts w:eastAsia="Times New Roman" w:cs="Times New Roman"/>
          <w:szCs w:val="24"/>
          <w:lang w:eastAsia="ja-JP"/>
        </w:rPr>
        <w:t xml:space="preserve">rates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ε</m:t>
        </m:r>
      </m:oMath>
      <w:r w:rsidR="00D53565" w:rsidRPr="00E90329">
        <w:rPr>
          <w:rFonts w:eastAsia="Times New Roman" w:cs="Times New Roman"/>
          <w:szCs w:val="24"/>
          <w:lang w:eastAsia="ja-JP"/>
        </w:rPr>
        <w:t xml:space="preserve"> 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ω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326DB2" w:rsidRPr="00E90329">
        <w:rPr>
          <w:rFonts w:eastAsia="Times New Roman" w:cs="Times New Roman"/>
          <w:szCs w:val="24"/>
          <w:lang w:eastAsia="ja-JP"/>
        </w:rPr>
        <w:t>ar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he rates of vertical (parental) transmission </w:t>
      </w:r>
      <w:r w:rsidR="00326DB2" w:rsidRPr="00E90329">
        <w:rPr>
          <w:rFonts w:eastAsia="Times New Roman" w:cs="Times New Roman"/>
          <w:szCs w:val="24"/>
          <w:lang w:eastAsia="ja-JP"/>
        </w:rPr>
        <w:t>of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326DB2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LF virus and </w:t>
      </w:r>
      <w:r w:rsidR="00326DB2" w:rsidRPr="00E90329">
        <w:rPr>
          <w:rFonts w:eastAsia="Times New Roman" w:cs="Times New Roman"/>
          <w:szCs w:val="24"/>
          <w:lang w:eastAsia="ja-JP"/>
        </w:rPr>
        <w:t>its antibodies</w:t>
      </w:r>
      <w:r w:rsidR="00CD631B" w:rsidRPr="00E90329">
        <w:rPr>
          <w:rFonts w:eastAsia="Times New Roman" w:cs="Times New Roman"/>
          <w:szCs w:val="24"/>
          <w:lang w:eastAsia="ja-JP"/>
        </w:rPr>
        <w:t>, respectively</w:t>
      </w:r>
      <w:r w:rsidR="00326DB2" w:rsidRPr="00E90329">
        <w:rPr>
          <w:rFonts w:eastAsia="Times New Roman" w:cs="Times New Roman"/>
          <w:szCs w:val="24"/>
          <w:lang w:eastAsia="ja-JP"/>
        </w:rPr>
        <w:t>. T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he </w:t>
      </w:r>
      <w:r w:rsidR="00601AFC">
        <w:rPr>
          <w:rFonts w:eastAsia="Times New Roman" w:cs="Times New Roman"/>
          <w:szCs w:val="24"/>
          <w:lang w:eastAsia="ja-JP"/>
        </w:rPr>
        <w:t>transmission coefficient</w:t>
      </w:r>
      <w:r w:rsidR="00601AFC" w:rsidRPr="00E90329">
        <w:rPr>
          <w:rFonts w:eastAsia="Times New Roman" w:cs="Times New Roman"/>
          <w:szCs w:val="24"/>
          <w:lang w:eastAsia="ja-JP"/>
        </w:rPr>
        <w:t xml:space="preserve"> </w:t>
      </w:r>
      <w:r w:rsidR="00326DB2" w:rsidRPr="00E90329">
        <w:rPr>
          <w:rFonts w:eastAsia="Times New Roman" w:cs="Times New Roman"/>
          <w:szCs w:val="24"/>
          <w:lang w:eastAsia="ja-JP"/>
        </w:rPr>
        <w:t>is set to a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variable </w:t>
      </w:r>
      <m:oMath>
        <m:r>
          <w:rPr>
            <w:rFonts w:ascii="Cambria Math" w:eastAsiaTheme="minorEastAsia" w:hAnsi="Cambria Math" w:cs="Times New Roman"/>
            <w:szCs w:val="24"/>
            <w:lang w:eastAsia="ja-JP"/>
          </w:rPr>
          <m:t>β=v⋅c</m:t>
        </m:r>
      </m:oMath>
      <w:r w:rsidR="00BC6533">
        <w:rPr>
          <w:rFonts w:eastAsia="Times New Roman" w:cs="Times New Roman"/>
          <w:szCs w:val="24"/>
          <w:lang w:eastAsia="ja-JP"/>
        </w:rPr>
        <w:t>,</w:t>
      </w:r>
      <w:r w:rsidR="00601AFC">
        <w:rPr>
          <w:rFonts w:eastAsia="Times New Roman" w:cs="Times New Roman"/>
          <w:szCs w:val="24"/>
          <w:lang w:eastAsia="ja-JP"/>
        </w:rPr>
        <w:t xml:space="preserve"> which consists of the </w:t>
      </w:r>
      <w:r w:rsidR="00BC6533">
        <w:rPr>
          <w:rFonts w:eastAsia="Times New Roman" w:cs="Times New Roman"/>
          <w:szCs w:val="24"/>
          <w:lang w:eastAsia="ja-JP"/>
        </w:rPr>
        <w:t xml:space="preserve">rate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w</m:t>
        </m:r>
      </m:oMath>
      <w:r w:rsidR="00BC6533">
        <w:rPr>
          <w:rFonts w:eastAsia="Times New Roman" w:cs="Times New Roman"/>
          <w:szCs w:val="24"/>
          <w:lang w:eastAsia="ja-JP"/>
        </w:rPr>
        <w:t xml:space="preserve"> at which a susceptible rodent </w:t>
      </w:r>
      <w:r w:rsidR="00601AFC">
        <w:rPr>
          <w:rFonts w:eastAsia="Times New Roman" w:cs="Times New Roman"/>
          <w:szCs w:val="24"/>
          <w:lang w:eastAsia="ja-JP"/>
        </w:rPr>
        <w:t xml:space="preserve">becomes infectious when in contact with an infected rodent, and contact-density function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c=c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="00BC6533">
        <w:rPr>
          <w:rFonts w:eastAsia="Times New Roman" w:cs="Times New Roman"/>
          <w:szCs w:val="24"/>
          <w:lang w:eastAsia="ja-JP"/>
        </w:rPr>
        <w:t xml:space="preserve"> </w:t>
      </w:r>
      <w:r w:rsidR="00601AFC">
        <w:rPr>
          <w:rFonts w:eastAsia="Times New Roman" w:cs="Times New Roman"/>
          <w:szCs w:val="24"/>
          <w:lang w:eastAsia="ja-JP"/>
        </w:rPr>
        <w:t>The latter has been previously found by fitting the observed experimental data of contact pattern in rodents to the sigmoidal function</w:t>
      </w:r>
      <w:r w:rsidR="008C45BE">
        <w:rPr>
          <w:rFonts w:eastAsia="Times New Roman" w:cs="Times New Roman"/>
          <w:szCs w:val="24"/>
          <w:lang w:eastAsia="ja-JP"/>
        </w:rPr>
        <w:t xml:space="preserve"> </w:t>
      </w:r>
      <w:r w:rsidR="008C45BE">
        <w:rPr>
          <w:rFonts w:eastAsia="Times New Roman" w:cs="Times New Roman"/>
          <w:szCs w:val="24"/>
          <w:lang w:eastAsia="ja-JP"/>
        </w:rPr>
        <w:fldChar w:fldCharType="begin"/>
      </w:r>
      <w:r w:rsidR="00E85637">
        <w:rPr>
          <w:rFonts w:eastAsia="Times New Roman" w:cs="Times New Roman"/>
          <w:szCs w:val="24"/>
          <w:lang w:eastAsia="ja-JP"/>
        </w:rPr>
        <w:instrText xml:space="preserve"> ADDIN ZOTERO_ITEM CSL_CITATION {"citationID":"bFarQNi7","properties":{"formattedCitation":"[4,5]","plainCitation":"[4,5]","noteIndex":0},"citationItems":[{"id":177,"uris":["http://zotero.org/users/4561370/items/5PLGY5HF"],"uri":["http://zotero.org/users/4561370/items/5PLGY5HF"],"itemData":{"id":177,"type":"article-journal","title":"The shape of the contact–density function matters when modelling parasite transmission in fluctuating populations","container-title":"Royal Society Open Science","page":"171308","volume":"4","issue":"11","source":"CrossRef","URL":"http://rsos.royalsocietypublishing.org/lookup/doi/10.1098/rsos.171308","DOI":"10.1098/rsos.171308","ISSN":"2054-5703","language":"en","author":[{"family":"Borremans","given":"Benny"},{"family":"Reijniers","given":"Jonas"},{"family":"Hens","given":"Niel"},{"family":"Leirs","given":"Herwig"}],"issued":{"date-parts":[["2017",11]]},"accessed":{"date-parts":[["2017",12,3]]}}},{"id":364,"uris":["http://zotero.org/users/4561370/items/WT9DXNVF"],"uri":["http://zotero.org/users/4561370/items/WT9DXNVF"],"itemData":{"id":364,"type":"article-journal","title":"Nonlinear scaling of foraging contacts with rodent population density","container-title":"Oikos","page":"792-800","volume":"126","issue":"6","source":"Crossref","URL":"http://doi.wiley.com/10.1111/oik.03623","DOI":"10.1111/oik.03623","ISSN":"00301299","language":"en","author":[{"family":"Borremans","given":"Benny"},{"family":"Reijniers","given":"Jonas"},{"family":"Hughes","given":"Nelika K."},{"family":"Godfrey","given":"Stephanie S."},{"family":"Gryseels","given":"Sophie"},{"family":"Makundi","given":"Rhodes H."},{"family":"Leirs","given":"Herwig"}],"issued":{"date-parts":[["2017",6]]},"accessed":{"date-parts":[["2018",11,20]]}}}],"schema":"https://github.com/citation-style-language/schema/raw/master/csl-citation.json"} </w:instrText>
      </w:r>
      <w:r w:rsidR="008C45BE">
        <w:rPr>
          <w:rFonts w:eastAsia="Times New Roman" w:cs="Times New Roman"/>
          <w:szCs w:val="24"/>
          <w:lang w:eastAsia="ja-JP"/>
        </w:rPr>
        <w:fldChar w:fldCharType="separate"/>
      </w:r>
      <w:r w:rsidR="00E85637" w:rsidRPr="00E85637">
        <w:rPr>
          <w:rFonts w:cs="Times New Roman"/>
        </w:rPr>
        <w:t>[4,5]</w:t>
      </w:r>
      <w:r w:rsidR="008C45BE">
        <w:rPr>
          <w:rFonts w:eastAsia="Times New Roman" w:cs="Times New Roman"/>
          <w:szCs w:val="24"/>
          <w:lang w:eastAsia="ja-JP"/>
        </w:rPr>
        <w:fldChar w:fldCharType="end"/>
      </w:r>
      <w:r w:rsidR="00601AFC">
        <w:rPr>
          <w:rFonts w:eastAsia="Times New Roman" w:cs="Times New Roman"/>
          <w:szCs w:val="24"/>
          <w:lang w:eastAsia="ja-JP"/>
        </w:rPr>
        <w:t>:</w:t>
      </w:r>
    </w:p>
    <w:p w14:paraId="575B645A" w14:textId="77777777" w:rsidR="00601AFC" w:rsidRDefault="00601AFC" w:rsidP="00601AFC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r>
            <w:rPr>
              <w:rFonts w:ascii="Cambria Math" w:eastAsia="Times New Roman" w:hAnsi="Cambria Math" w:cs="Times New Roman"/>
              <w:szCs w:val="24"/>
              <w:lang w:eastAsia="ja-JP"/>
            </w:rPr>
            <m:t>c</m:t>
          </m:r>
          <m:d>
            <m:d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d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N</m:t>
              </m:r>
            </m:e>
          </m:d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2.13</m:t>
              </m:r>
            </m:num>
            <m:den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1+</m:t>
              </m:r>
              <m:func>
                <m:func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exp</m:t>
                  </m:r>
                </m:fName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(-0.05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N-101.2</m:t>
                      </m:r>
                    </m:e>
                  </m:d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)</m:t>
                  </m:r>
                </m:e>
              </m:func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.</m:t>
          </m:r>
        </m:oMath>
      </m:oMathPara>
    </w:p>
    <w:p w14:paraId="701B4A73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620422C7" w14:textId="6AE26145" w:rsidR="00CA4CD8" w:rsidRDefault="00326DB2" w:rsidP="007E400A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We translate</w:t>
      </w:r>
      <w:r w:rsidR="00CD631B" w:rsidRPr="00E90329">
        <w:rPr>
          <w:rFonts w:eastAsia="Times New Roman" w:cs="Times New Roman"/>
          <w:szCs w:val="24"/>
          <w:lang w:eastAsia="ja-JP"/>
        </w:rPr>
        <w:t>d</w:t>
      </w:r>
      <w:r w:rsidRPr="00E90329">
        <w:rPr>
          <w:rFonts w:eastAsia="Times New Roman" w:cs="Times New Roman"/>
          <w:szCs w:val="24"/>
          <w:lang w:eastAsia="ja-JP"/>
        </w:rPr>
        <w:t xml:space="preserve"> the absolute quantities of infected and recovered rodents to their densities with respect to the total size of the population. We</w:t>
      </w:r>
      <w:r w:rsidR="00CD631B" w:rsidRPr="00E90329">
        <w:rPr>
          <w:rFonts w:eastAsia="Times New Roman" w:cs="Times New Roman"/>
          <w:szCs w:val="24"/>
          <w:lang w:eastAsia="ja-JP"/>
        </w:rPr>
        <w:t xml:space="preserve"> also</w:t>
      </w:r>
      <w:r w:rsidRPr="00E90329">
        <w:rPr>
          <w:rFonts w:eastAsia="Times New Roman" w:cs="Times New Roman"/>
          <w:szCs w:val="24"/>
          <w:lang w:eastAsia="ja-JP"/>
        </w:rPr>
        <w:t xml:space="preserve"> introduce</w:t>
      </w:r>
      <w:r w:rsidR="00CD631B" w:rsidRPr="00E90329">
        <w:rPr>
          <w:rFonts w:eastAsia="Times New Roman" w:cs="Times New Roman"/>
          <w:szCs w:val="24"/>
          <w:lang w:eastAsia="ja-JP"/>
        </w:rPr>
        <w:t>d</w:t>
      </w:r>
      <w:r w:rsidRPr="00E90329">
        <w:rPr>
          <w:rFonts w:eastAsia="Times New Roman" w:cs="Times New Roman"/>
          <w:szCs w:val="24"/>
          <w:lang w:eastAsia="ja-JP"/>
        </w:rPr>
        <w:t xml:space="preserve"> two new variables: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x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=I(t)/N(t),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and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z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=R(t)/N(t)</m:t>
        </m:r>
      </m:oMath>
      <w:r w:rsidRPr="00E90329">
        <w:rPr>
          <w:rFonts w:eastAsia="Times New Roman" w:cs="Times New Roman"/>
          <w:szCs w:val="24"/>
          <w:lang w:eastAsia="ja-JP"/>
        </w:rPr>
        <w:t>, and redefine</w:t>
      </w:r>
      <w:r w:rsidR="00CD631B" w:rsidRPr="00E90329">
        <w:rPr>
          <w:rFonts w:eastAsia="Times New Roman" w:cs="Times New Roman"/>
          <w:szCs w:val="24"/>
          <w:lang w:eastAsia="ja-JP"/>
        </w:rPr>
        <w:t>d</w:t>
      </w:r>
      <w:r w:rsidRPr="00E90329">
        <w:rPr>
          <w:rFonts w:eastAsia="Times New Roman" w:cs="Times New Roman"/>
          <w:szCs w:val="24"/>
          <w:lang w:eastAsia="ja-JP"/>
        </w:rPr>
        <w:t xml:space="preserve"> the system of dynamic equation</w:t>
      </w:r>
      <w:r w:rsidR="00CD631B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 xml:space="preserve"> written above as follows:</w:t>
      </w:r>
    </w:p>
    <w:tbl>
      <w:tblPr>
        <w:tblStyle w:val="TableGridLight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5"/>
        <w:gridCol w:w="8280"/>
        <w:gridCol w:w="630"/>
      </w:tblGrid>
      <w:tr w:rsidR="007E400A" w14:paraId="3CD75277" w14:textId="77777777" w:rsidTr="007E400A">
        <w:tc>
          <w:tcPr>
            <w:tcW w:w="445" w:type="dxa"/>
            <w:vAlign w:val="center"/>
          </w:tcPr>
          <w:p w14:paraId="4466CE4E" w14:textId="77777777" w:rsidR="007E400A" w:rsidRDefault="007E400A" w:rsidP="007E400A">
            <w:pPr>
              <w:spacing w:line="360" w:lineRule="auto"/>
              <w:jc w:val="both"/>
              <w:rPr>
                <w:rFonts w:eastAsia="Times New Roman" w:cs="Times New Roman"/>
                <w:szCs w:val="24"/>
                <w:lang w:eastAsia="ja-JP"/>
              </w:rPr>
            </w:pPr>
          </w:p>
        </w:tc>
        <w:tc>
          <w:tcPr>
            <w:tcW w:w="8280" w:type="dxa"/>
            <w:vAlign w:val="center"/>
          </w:tcPr>
          <w:p w14:paraId="47FECE24" w14:textId="77777777" w:rsidR="007E400A" w:rsidRPr="00365CB9" w:rsidRDefault="00947226" w:rsidP="007E400A">
            <w:pPr>
              <w:spacing w:line="360" w:lineRule="auto"/>
              <w:ind w:firstLine="720"/>
              <w:jc w:val="both"/>
              <w:rPr>
                <w:rFonts w:eastAsia="Times New Roman" w:cs="Times New Roman"/>
                <w:szCs w:val="24"/>
                <w:lang w:eastAsia="ja-JP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N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den>
                </m:f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=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B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μ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N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,</m:t>
                </m:r>
              </m:oMath>
            </m:oMathPara>
          </w:p>
          <w:p w14:paraId="15371512" w14:textId="2AB9BB66" w:rsidR="007E400A" w:rsidRPr="007E400A" w:rsidRDefault="00947226" w:rsidP="007E400A">
            <w:pPr>
              <w:spacing w:line="360" w:lineRule="auto"/>
              <w:ind w:firstLine="720"/>
              <w:jc w:val="both"/>
              <w:rPr>
                <w:rFonts w:eastAsia="Times New Roman" w:cs="Times New Roman"/>
                <w:szCs w:val="24"/>
                <w:lang w:eastAsia="ja-JP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x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den>
                </m:f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=vc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N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e>
                </m:d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1-x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-z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-ε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B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+γ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,</m:t>
                </m:r>
              </m:oMath>
            </m:oMathPara>
          </w:p>
          <w:p w14:paraId="37056FC3" w14:textId="3F9C7026" w:rsidR="007E400A" w:rsidRDefault="00947226" w:rsidP="007E400A">
            <w:pPr>
              <w:spacing w:line="360" w:lineRule="auto"/>
              <w:ind w:firstLine="720"/>
              <w:jc w:val="both"/>
              <w:rPr>
                <w:rFonts w:eastAsia="Times New Roman" w:cs="Times New Roman"/>
                <w:szCs w:val="24"/>
                <w:lang w:eastAsia="ja-JP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z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d</m:t>
                    </m:r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den>
                </m:f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=γx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-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1-ω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B</m:t>
                    </m:r>
                    <m:d>
                      <m:dPr>
                        <m:ctrlPr>
                          <w:rPr>
                            <w:rFonts w:ascii="Cambria Math" w:eastAsia="Times New Roman" w:hAnsi="Cambria Math" w:cs="Times New Roman"/>
                            <w:i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w:rPr>
                            <w:rFonts w:ascii="Cambria Math" w:eastAsia="Times New Roman" w:hAnsi="Cambria Math" w:cs="Times New Roman"/>
                            <w:szCs w:val="24"/>
                            <w:lang w:eastAsia="ja-JP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+λ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z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,</m:t>
                </m:r>
              </m:oMath>
            </m:oMathPara>
          </w:p>
        </w:tc>
        <w:tc>
          <w:tcPr>
            <w:tcW w:w="625" w:type="dxa"/>
            <w:vAlign w:val="center"/>
          </w:tcPr>
          <w:p w14:paraId="669D551E" w14:textId="0317A5F6" w:rsidR="007E400A" w:rsidRDefault="007E400A" w:rsidP="007E400A">
            <w:pPr>
              <w:spacing w:line="360" w:lineRule="auto"/>
              <w:jc w:val="center"/>
              <w:rPr>
                <w:rFonts w:eastAsia="Times New Roman" w:cs="Times New Roman"/>
                <w:szCs w:val="24"/>
                <w:lang w:eastAsia="ja-JP"/>
              </w:rPr>
            </w:pPr>
            <w:r w:rsidRPr="00E90329">
              <w:t>(S1)</w:t>
            </w:r>
          </w:p>
        </w:tc>
      </w:tr>
    </w:tbl>
    <w:p w14:paraId="2F845740" w14:textId="4150B2C6" w:rsidR="00CA4CD8" w:rsidRPr="00E90329" w:rsidRDefault="00326DB2" w:rsidP="007E400A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lastRenderedPageBreak/>
        <w:t xml:space="preserve">The number of </w:t>
      </w:r>
      <w:r w:rsidR="00AB4E02" w:rsidRPr="00E90329">
        <w:rPr>
          <w:rFonts w:eastAsia="Times New Roman" w:cs="Times New Roman"/>
          <w:szCs w:val="24"/>
          <w:lang w:eastAsia="ja-JP"/>
        </w:rPr>
        <w:t>susceptible</w:t>
      </w:r>
      <w:r w:rsidRPr="00E90329">
        <w:rPr>
          <w:rFonts w:eastAsia="Times New Roman" w:cs="Times New Roman"/>
          <w:szCs w:val="24"/>
          <w:lang w:eastAsia="ja-JP"/>
        </w:rPr>
        <w:t xml:space="preserve"> rodent</w:t>
      </w:r>
      <w:r w:rsidR="00CD631B" w:rsidRPr="00E90329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CD631B" w:rsidRPr="00E90329">
        <w:rPr>
          <w:rFonts w:eastAsia="Times New Roman" w:cs="Times New Roman"/>
          <w:szCs w:val="24"/>
          <w:lang w:eastAsia="ja-JP"/>
        </w:rPr>
        <w:t>is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>given by:</w:t>
      </w:r>
      <w:r w:rsidR="00365CB9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=N</m:t>
        </m:r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t</m:t>
            </m:r>
          </m:e>
        </m:d>
        <m:d>
          <m:d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d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-x</m:t>
            </m:r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t</m:t>
                </m:r>
              </m:e>
            </m:d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z</m:t>
            </m:r>
            <m:d>
              <m:dPr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d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t</m:t>
                </m:r>
              </m:e>
            </m:d>
          </m:e>
        </m:d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</w:p>
    <w:p w14:paraId="2BA572B3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052E08EF" w14:textId="77777777" w:rsidR="00CA4CD8" w:rsidRPr="00E90329" w:rsidRDefault="00BA28C3">
      <w:pPr>
        <w:spacing w:after="0" w:line="360" w:lineRule="auto"/>
        <w:ind w:firstLine="720"/>
        <w:jc w:val="both"/>
        <w:rPr>
          <w:rFonts w:eastAsia="Times New Roman" w:cs="Times New Roman"/>
          <w:i/>
          <w:szCs w:val="24"/>
          <w:lang w:eastAsia="ja-JP"/>
        </w:rPr>
      </w:pPr>
      <w:r w:rsidRPr="00E90329">
        <w:rPr>
          <w:rFonts w:eastAsia="Times New Roman" w:cs="Times New Roman"/>
          <w:i/>
          <w:szCs w:val="24"/>
          <w:lang w:eastAsia="ja-JP"/>
        </w:rPr>
        <w:t>Inference of model parameters</w:t>
      </w:r>
    </w:p>
    <w:p w14:paraId="52196C60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345F7784" w14:textId="265952F6" w:rsidR="00CA4CD8" w:rsidRPr="00E90329" w:rsidRDefault="00717C8A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To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694D5D" w:rsidRPr="00E90329">
        <w:rPr>
          <w:rFonts w:eastAsia="Times New Roman" w:cs="Times New Roman"/>
          <w:szCs w:val="24"/>
          <w:lang w:eastAsia="ja-JP"/>
        </w:rPr>
        <w:t>predict the transmission dynamics of LF</w:t>
      </w:r>
      <w:r w:rsidRPr="00E90329">
        <w:rPr>
          <w:rFonts w:eastAsia="Times New Roman" w:cs="Times New Roman"/>
          <w:szCs w:val="24"/>
          <w:lang w:eastAsia="ja-JP"/>
        </w:rPr>
        <w:t xml:space="preserve"> infection among</w:t>
      </w:r>
      <w:r w:rsidR="00694D5D" w:rsidRPr="00E90329">
        <w:rPr>
          <w:rFonts w:eastAsia="Times New Roman" w:cs="Times New Roman"/>
          <w:szCs w:val="24"/>
          <w:lang w:eastAsia="ja-JP"/>
        </w:rPr>
        <w:t xml:space="preserve"> rodent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, we </w:t>
      </w:r>
      <w:r w:rsidR="00694D5D" w:rsidRPr="00E90329">
        <w:rPr>
          <w:rFonts w:eastAsia="Times New Roman" w:cs="Times New Roman"/>
          <w:szCs w:val="24"/>
          <w:lang w:eastAsia="ja-JP"/>
        </w:rPr>
        <w:t>use</w:t>
      </w:r>
      <w:r w:rsidR="00EB606D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documented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facts </w:t>
      </w:r>
      <w:r w:rsidRPr="00E90329">
        <w:rPr>
          <w:rFonts w:eastAsia="Times New Roman" w:cs="Times New Roman"/>
          <w:szCs w:val="24"/>
          <w:lang w:eastAsia="ja-JP"/>
        </w:rPr>
        <w:t>on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694D5D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course of </w:t>
      </w:r>
      <w:r w:rsidR="00694D5D" w:rsidRPr="00E90329">
        <w:rPr>
          <w:rFonts w:eastAsia="Times New Roman" w:cs="Times New Roman"/>
          <w:szCs w:val="24"/>
          <w:lang w:eastAsia="ja-JP"/>
        </w:rPr>
        <w:t>i</w:t>
      </w:r>
      <w:r w:rsidR="00CA4CD8" w:rsidRPr="00E90329">
        <w:rPr>
          <w:rFonts w:eastAsia="Times New Roman" w:cs="Times New Roman"/>
          <w:szCs w:val="24"/>
          <w:lang w:eastAsia="ja-JP"/>
        </w:rPr>
        <w:t>nfection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V0u0U0Y6","properties":{"formattedCitation":"[6]","plainCitation":"[6]","noteIndex":0},"citationItems":[{"id":154,"uris":["http://zotero.org/users/4561370/items/U5I43TUP"],"uri":["http://zotero.org/users/4561370/items/U5I43TUP"],"itemData":{"id":154,"type":"article-journal","title":"Lassa Serology in Natural Populations of Rodents and Horizontal Transmission","container-title":"Vector-Borne and Zoonotic Diseases","page":"665-674","volume":"14","issue":"9","source":"CrossRef","URL":"http://online.liebertpub.com/doi/abs/10.1089/vbz.2013.1484","DOI":"10.1089/vbz.2013.1484","ISSN":"1530-3667, 1557-7759","language":"en","author":[{"family":"Fichet-Calvet","given":"Elisabeth"},{"family":"Becker-Ziaja","given":"Beate"},{"family":"Koivogui","given":"Lamine"},{"family":"Günther","given":"Stephan"}],"issued":{"date-parts":[["2014",9]]},"accessed":{"date-parts":[["2017",11,28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6]</w:t>
      </w:r>
      <w:r w:rsidR="008A0409">
        <w:rPr>
          <w:rFonts w:cs="Times New Roman"/>
        </w:rPr>
        <w:fldChar w:fldCharType="end"/>
      </w:r>
      <w:r w:rsidRPr="00E90329">
        <w:rPr>
          <w:rFonts w:eastAsia="Times New Roman" w:cs="Times New Roman"/>
          <w:szCs w:val="24"/>
          <w:lang w:eastAsia="ja-JP"/>
        </w:rPr>
        <w:t>:</w:t>
      </w:r>
      <w:r w:rsidR="00EB606D" w:rsidRPr="00E90329">
        <w:rPr>
          <w:rFonts w:eastAsia="Times New Roman" w:cs="Times New Roman"/>
          <w:szCs w:val="24"/>
          <w:lang w:eastAsia="ja-JP"/>
        </w:rPr>
        <w:t xml:space="preserve"> (</w:t>
      </w:r>
      <w:proofErr w:type="spellStart"/>
      <w:r w:rsidR="00EB606D" w:rsidRPr="00AA480E">
        <w:rPr>
          <w:rFonts w:eastAsia="Times New Roman" w:cs="Times New Roman"/>
          <w:szCs w:val="24"/>
          <w:lang w:eastAsia="ja-JP"/>
        </w:rPr>
        <w:t>i</w:t>
      </w:r>
      <w:proofErr w:type="spellEnd"/>
      <w:r w:rsidR="00CA4CD8" w:rsidRPr="00E90329">
        <w:rPr>
          <w:rFonts w:eastAsia="Times New Roman" w:cs="Times New Roman"/>
          <w:szCs w:val="24"/>
          <w:lang w:eastAsia="ja-JP"/>
        </w:rPr>
        <w:t xml:space="preserve">) LF </w:t>
      </w:r>
      <w:r w:rsidRPr="00E90329">
        <w:rPr>
          <w:rFonts w:eastAsia="Times New Roman" w:cs="Times New Roman"/>
          <w:szCs w:val="24"/>
          <w:lang w:eastAsia="ja-JP"/>
        </w:rPr>
        <w:t xml:space="preserve">infection </w:t>
      </w:r>
      <w:r w:rsidR="00CA4CD8" w:rsidRPr="00E90329">
        <w:rPr>
          <w:rFonts w:eastAsia="Times New Roman" w:cs="Times New Roman"/>
          <w:szCs w:val="24"/>
          <w:lang w:eastAsia="ja-JP"/>
        </w:rPr>
        <w:t>is asymptomatic</w:t>
      </w:r>
      <w:r w:rsidRPr="00E90329">
        <w:rPr>
          <w:rFonts w:eastAsia="Times New Roman" w:cs="Times New Roman"/>
          <w:szCs w:val="24"/>
          <w:lang w:eastAsia="ja-JP"/>
        </w:rPr>
        <w:t xml:space="preserve"> in rodents</w:t>
      </w:r>
      <w:r w:rsidR="00CA4CD8" w:rsidRPr="00E90329">
        <w:rPr>
          <w:rFonts w:eastAsia="Times New Roman" w:cs="Times New Roman"/>
          <w:szCs w:val="24"/>
          <w:lang w:eastAsia="ja-JP"/>
        </w:rPr>
        <w:t>; (</w:t>
      </w:r>
      <w:r w:rsidR="00CA4CD8" w:rsidRPr="00AA480E">
        <w:rPr>
          <w:rFonts w:eastAsia="Times New Roman" w:cs="Times New Roman"/>
          <w:szCs w:val="24"/>
          <w:lang w:eastAsia="ja-JP"/>
        </w:rPr>
        <w:t>ii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) </w:t>
      </w:r>
      <w:r w:rsidRPr="00E90329">
        <w:rPr>
          <w:rFonts w:eastAsia="Times New Roman" w:cs="Times New Roman"/>
          <w:szCs w:val="24"/>
          <w:lang w:eastAsia="ja-JP"/>
        </w:rPr>
        <w:t>it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is</w:t>
      </w:r>
      <w:r w:rsidRPr="00E90329">
        <w:rPr>
          <w:rFonts w:eastAsia="Times New Roman" w:cs="Times New Roman"/>
          <w:szCs w:val="24"/>
          <w:lang w:eastAsia="ja-JP"/>
        </w:rPr>
        <w:t xml:space="preserve"> also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ransient,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with the virus being </w:t>
      </w:r>
      <w:r w:rsidR="00CA4CD8" w:rsidRPr="00E90329">
        <w:rPr>
          <w:rFonts w:eastAsia="Times New Roman" w:cs="Times New Roman"/>
          <w:szCs w:val="24"/>
          <w:lang w:eastAsia="ja-JP"/>
        </w:rPr>
        <w:t>clear</w:t>
      </w:r>
      <w:r w:rsidR="00351019" w:rsidRPr="00E90329">
        <w:rPr>
          <w:rFonts w:eastAsia="Times New Roman" w:cs="Times New Roman"/>
          <w:szCs w:val="24"/>
          <w:lang w:eastAsia="ja-JP"/>
        </w:rPr>
        <w:t>ed from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he blood </w:t>
      </w:r>
      <w:r w:rsidR="00EB606D" w:rsidRPr="00E90329">
        <w:rPr>
          <w:rFonts w:eastAsia="Times New Roman" w:cs="Times New Roman"/>
          <w:szCs w:val="24"/>
          <w:lang w:eastAsia="ja-JP"/>
        </w:rPr>
        <w:t>after the infection; (</w:t>
      </w:r>
      <w:r w:rsidR="00CA4CD8" w:rsidRPr="00AA480E">
        <w:rPr>
          <w:rFonts w:eastAsia="Times New Roman" w:cs="Times New Roman"/>
          <w:szCs w:val="24"/>
          <w:lang w:eastAsia="ja-JP"/>
        </w:rPr>
        <w:t>iii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) </w:t>
      </w:r>
      <w:r w:rsidRPr="00E90329">
        <w:rPr>
          <w:rFonts w:eastAsia="Times New Roman" w:cs="Times New Roman"/>
          <w:szCs w:val="24"/>
          <w:lang w:eastAsia="ja-JP"/>
        </w:rPr>
        <w:t>LF viru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can b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secreted in </w:t>
      </w:r>
      <w:r w:rsidR="00EB606D" w:rsidRPr="00E90329">
        <w:rPr>
          <w:rFonts w:eastAsia="Times New Roman" w:cs="Times New Roman"/>
          <w:szCs w:val="24"/>
          <w:lang w:eastAsia="ja-JP"/>
        </w:rPr>
        <w:t>urine up to 103 days; (</w:t>
      </w:r>
      <w:r w:rsidR="00EB606D" w:rsidRPr="00AA480E">
        <w:rPr>
          <w:rFonts w:eastAsia="Times New Roman" w:cs="Times New Roman"/>
          <w:szCs w:val="24"/>
          <w:lang w:eastAsia="ja-JP"/>
        </w:rPr>
        <w:t>iv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) </w:t>
      </w:r>
      <w:r w:rsidRPr="00E90329">
        <w:rPr>
          <w:rFonts w:eastAsia="Times New Roman" w:cs="Times New Roman"/>
          <w:szCs w:val="24"/>
          <w:lang w:eastAsia="ja-JP"/>
        </w:rPr>
        <w:t>t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here is a probability of horizontal and vertical transmission of LF virus and its antibodies. This results in </w:t>
      </w:r>
      <w:r w:rsidRPr="00E90329">
        <w:rPr>
          <w:rFonts w:eastAsia="Times New Roman" w:cs="Times New Roman"/>
          <w:szCs w:val="24"/>
          <w:lang w:eastAsia="ja-JP"/>
        </w:rPr>
        <w:t>the following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 choice of </w:t>
      </w:r>
      <w:r w:rsidR="00CA4CD8" w:rsidRPr="00E90329">
        <w:rPr>
          <w:rFonts w:eastAsia="Times New Roman" w:cs="Times New Roman"/>
          <w:szCs w:val="24"/>
          <w:lang w:eastAsia="ja-JP"/>
        </w:rPr>
        <w:t>parameter</w:t>
      </w:r>
      <w:r w:rsidRPr="00E90329">
        <w:rPr>
          <w:rFonts w:eastAsia="Times New Roman" w:cs="Times New Roman"/>
          <w:szCs w:val="24"/>
          <w:lang w:eastAsia="ja-JP"/>
        </w:rPr>
        <w:t>s, see</w:t>
      </w:r>
      <w:r w:rsidR="00EB606D" w:rsidRPr="00E90329">
        <w:rPr>
          <w:rFonts w:eastAsia="Times New Roman" w:cs="Times New Roman"/>
          <w:szCs w:val="24"/>
          <w:lang w:eastAsia="ja-JP"/>
        </w:rPr>
        <w:t xml:space="preserve"> Fig S3</w:t>
      </w:r>
      <w:r w:rsidR="00CA4CD8" w:rsidRPr="00E90329">
        <w:rPr>
          <w:rFonts w:eastAsia="Times New Roman" w:cs="Times New Roman"/>
          <w:i/>
          <w:szCs w:val="24"/>
          <w:lang w:eastAsia="ja-JP"/>
        </w:rPr>
        <w:t>c</w:t>
      </w:r>
      <w:r w:rsidR="00C772EF" w:rsidRPr="00E90329">
        <w:rPr>
          <w:rFonts w:eastAsia="Times New Roman" w:cs="Times New Roman"/>
          <w:szCs w:val="24"/>
          <w:lang w:eastAsia="ja-JP"/>
        </w:rPr>
        <w:t>. In particular,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we define </w:t>
      </w:r>
      <w:r w:rsidR="00CA4CD8" w:rsidRPr="00E90329">
        <w:rPr>
          <w:rFonts w:eastAsia="Times New Roman" w:cs="Times New Roman"/>
          <w:szCs w:val="24"/>
          <w:lang w:eastAsia="ja-JP"/>
        </w:rPr>
        <w:t>the charac</w:t>
      </w:r>
      <w:r w:rsidR="005034CA" w:rsidRPr="00E90329">
        <w:rPr>
          <w:rFonts w:eastAsia="Times New Roman" w:cs="Times New Roman"/>
          <w:szCs w:val="24"/>
          <w:lang w:eastAsia="ja-JP"/>
        </w:rPr>
        <w:t xml:space="preserve">teristic recovery time 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from </w:t>
      </w:r>
      <w:r w:rsidRPr="00E90329">
        <w:rPr>
          <w:rFonts w:eastAsia="Times New Roman" w:cs="Times New Roman"/>
          <w:szCs w:val="24"/>
          <w:lang w:eastAsia="ja-JP"/>
        </w:rPr>
        <w:t>the infection as 9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0 days, </w:t>
      </w:r>
      <w:r w:rsidR="00351019" w:rsidRPr="00E90329">
        <w:rPr>
          <w:rFonts w:eastAsia="Times New Roman" w:cs="Times New Roman"/>
          <w:szCs w:val="24"/>
          <w:lang w:eastAsia="ja-JP"/>
        </w:rPr>
        <w:t>and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>the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 rate of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recovery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 xml:space="preserve">is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therefore </w:t>
      </w:r>
      <w:r w:rsidRPr="00E90329">
        <w:rPr>
          <w:rFonts w:eastAsia="Times New Roman" w:cs="Times New Roman"/>
          <w:szCs w:val="24"/>
          <w:lang w:eastAsia="ja-JP"/>
        </w:rPr>
        <w:t>set to:</w:t>
      </w:r>
      <w:r w:rsidR="00D25211">
        <w:rPr>
          <w:rFonts w:eastAsia="Times New Roman" w:cs="Times New Roman"/>
          <w:szCs w:val="24"/>
          <w:lang w:eastAsia="ja-JP"/>
        </w:rPr>
        <w:t xml:space="preserve">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90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ays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=4.06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year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Pr="00E90329">
        <w:rPr>
          <w:rFonts w:eastAsia="Times New Roman" w:cs="Times New Roman"/>
          <w:szCs w:val="24"/>
          <w:lang w:eastAsia="ja-JP"/>
        </w:rPr>
        <w:t>T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he characteristic time </w:t>
      </w:r>
      <w:r w:rsidR="00351019" w:rsidRPr="00E90329">
        <w:rPr>
          <w:rFonts w:eastAsia="Times New Roman" w:cs="Times New Roman"/>
          <w:szCs w:val="24"/>
          <w:lang w:eastAsia="ja-JP"/>
        </w:rPr>
        <w:t>at which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immunity 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is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lost is </w:t>
      </w:r>
      <w:r w:rsidRPr="00E90329">
        <w:rPr>
          <w:rFonts w:eastAsia="Times New Roman" w:cs="Times New Roman"/>
          <w:szCs w:val="24"/>
          <w:lang w:eastAsia="ja-JP"/>
        </w:rPr>
        <w:t xml:space="preserve">assigned </w:t>
      </w:r>
      <w:r w:rsidR="00351019" w:rsidRPr="00E90329">
        <w:rPr>
          <w:rFonts w:eastAsia="Times New Roman" w:cs="Times New Roman"/>
          <w:szCs w:val="24"/>
          <w:lang w:eastAsia="ja-JP"/>
        </w:rPr>
        <w:t>as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120 days</w:t>
      </w:r>
      <w:r w:rsidR="00C772EF" w:rsidRPr="00E90329">
        <w:rPr>
          <w:rFonts w:eastAsia="Times New Roman" w:cs="Times New Roman"/>
          <w:szCs w:val="24"/>
          <w:lang w:eastAsia="ja-JP"/>
        </w:rPr>
        <w:t>, i.e.</w:t>
      </w:r>
      <w:r w:rsidR="00351019" w:rsidRPr="00E90329">
        <w:rPr>
          <w:rFonts w:eastAsia="Times New Roman" w:cs="Times New Roman"/>
          <w:szCs w:val="24"/>
          <w:lang w:eastAsia="ja-JP"/>
        </w:rPr>
        <w:t>,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C772EF" w:rsidRPr="00E90329">
        <w:rPr>
          <w:rFonts w:eastAsia="Times New Roman" w:cs="Times New Roman"/>
          <w:szCs w:val="24"/>
          <w:lang w:eastAsia="ja-JP"/>
        </w:rPr>
        <w:t xml:space="preserve">respective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rate </w:t>
      </w:r>
      <w:r w:rsidRPr="00E90329">
        <w:rPr>
          <w:rFonts w:eastAsia="Times New Roman" w:cs="Times New Roman"/>
          <w:szCs w:val="24"/>
          <w:lang w:eastAsia="ja-JP"/>
        </w:rPr>
        <w:t>is set to</w:t>
      </w:r>
      <w:r w:rsidR="00C772EF" w:rsidRPr="00E90329">
        <w:rPr>
          <w:rFonts w:eastAsia="Times New Roman" w:cs="Times New Roman"/>
          <w:szCs w:val="24"/>
          <w:lang w:eastAsia="ja-JP"/>
        </w:rPr>
        <w:t>: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20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ays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=3.04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year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</w:p>
    <w:p w14:paraId="4D78D839" w14:textId="77777777" w:rsidR="00717C8A" w:rsidRPr="00E90329" w:rsidRDefault="00717C8A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</w:p>
    <w:p w14:paraId="50698BEE" w14:textId="13AE24AD" w:rsidR="00CA4CD8" w:rsidRPr="00E90329" w:rsidRDefault="00CA4CD8" w:rsidP="007E400A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H</w:t>
      </w:r>
      <w:r w:rsidR="00717C8A" w:rsidRPr="00E90329">
        <w:rPr>
          <w:rFonts w:eastAsia="Times New Roman" w:cs="Times New Roman"/>
          <w:szCs w:val="24"/>
          <w:lang w:eastAsia="ja-JP"/>
        </w:rPr>
        <w:t>owever, we still do not know th</w:t>
      </w:r>
      <w:r w:rsidR="005034CA" w:rsidRPr="00E90329">
        <w:rPr>
          <w:rFonts w:eastAsia="Times New Roman" w:cs="Times New Roman"/>
          <w:szCs w:val="24"/>
          <w:lang w:eastAsia="ja-JP"/>
        </w:rPr>
        <w:t xml:space="preserve">e </w:t>
      </w:r>
      <w:r w:rsidR="00601AFC">
        <w:rPr>
          <w:rFonts w:eastAsia="Times New Roman" w:cs="Times New Roman"/>
          <w:szCs w:val="24"/>
          <w:lang w:eastAsia="ja-JP"/>
        </w:rPr>
        <w:t>ra</w:t>
      </w:r>
      <w:r w:rsidR="005034CA" w:rsidRPr="00E90329">
        <w:rPr>
          <w:rFonts w:eastAsia="Times New Roman" w:cs="Times New Roman"/>
          <w:szCs w:val="24"/>
          <w:lang w:eastAsia="ja-JP"/>
        </w:rPr>
        <w:t xml:space="preserve">te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v</m:t>
        </m:r>
      </m:oMath>
      <w:r w:rsidRPr="00E90329">
        <w:rPr>
          <w:rFonts w:eastAsia="Times New Roman" w:cs="Times New Roman"/>
          <w:szCs w:val="24"/>
          <w:lang w:eastAsia="ja-JP"/>
        </w:rPr>
        <w:t xml:space="preserve"> between susceptible and infected rodents 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that characterizes the transmission dynamics in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717C8A" w:rsidRPr="00E90329">
        <w:rPr>
          <w:rFonts w:eastAsia="Times New Roman" w:cs="Times New Roman"/>
          <w:szCs w:val="24"/>
          <w:lang w:eastAsia="ja-JP"/>
        </w:rPr>
        <w:t>SIR model</w:t>
      </w:r>
      <w:r w:rsidR="002877CE">
        <w:rPr>
          <w:rFonts w:eastAsia="Times New Roman" w:cs="Times New Roman"/>
          <w:szCs w:val="24"/>
          <w:lang w:eastAsia="ja-JP"/>
        </w:rPr>
        <w:t xml:space="preserve">, the seasonality parameter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 w:rsidR="002877CE">
        <w:rPr>
          <w:rFonts w:eastAsia="Times New Roman" w:cs="Times New Roman"/>
          <w:szCs w:val="24"/>
          <w:lang w:eastAsia="ja-JP"/>
        </w:rPr>
        <w:t xml:space="preserve"> and </w:t>
      </w:r>
      <w:r w:rsidR="00947226">
        <w:rPr>
          <w:rFonts w:eastAsia="Times New Roman" w:cs="Times New Roman"/>
          <w:szCs w:val="24"/>
          <w:lang w:eastAsia="ja-JP"/>
        </w:rPr>
        <w:t xml:space="preserve">possibly unknown </w:t>
      </w:r>
      <w:r w:rsidR="002877CE">
        <w:rPr>
          <w:rFonts w:eastAsia="Times New Roman" w:cs="Times New Roman"/>
          <w:szCs w:val="24"/>
          <w:lang w:eastAsia="ja-JP"/>
        </w:rPr>
        <w:t xml:space="preserve">average population size </w:t>
      </w:r>
      <m:oMath>
        <m:acc>
          <m:accPr>
            <m:chr m:val="̅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acc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</m:t>
            </m:r>
          </m:e>
        </m:acc>
        <m:r>
          <w:rPr>
            <w:rFonts w:ascii="Cambria Math" w:eastAsia="Times New Roman" w:hAnsi="Cambria Math" w:cs="Times New Roman"/>
            <w:szCs w:val="24"/>
            <w:lang w:eastAsia="ja-JP"/>
          </w:rPr>
          <m:t>.</m:t>
        </m:r>
      </m:oMath>
      <w:r w:rsidR="00717C8A" w:rsidRPr="00E90329">
        <w:rPr>
          <w:rFonts w:eastAsia="Times New Roman" w:cs="Times New Roman"/>
          <w:szCs w:val="24"/>
          <w:lang w:eastAsia="ja-JP"/>
        </w:rPr>
        <w:t xml:space="preserve"> I</w:t>
      </w:r>
      <w:r w:rsidRPr="00E90329">
        <w:rPr>
          <w:rFonts w:eastAsia="Times New Roman" w:cs="Times New Roman"/>
          <w:szCs w:val="24"/>
          <w:lang w:eastAsia="ja-JP"/>
        </w:rPr>
        <w:t xml:space="preserve">dentification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of this </w:t>
      </w:r>
      <w:r w:rsidR="00717C8A" w:rsidRPr="00E90329">
        <w:rPr>
          <w:rFonts w:eastAsia="Times New Roman" w:cs="Times New Roman"/>
          <w:szCs w:val="24"/>
          <w:lang w:eastAsia="ja-JP"/>
        </w:rPr>
        <w:t>becomes a subject of the model fit.</w:t>
      </w:r>
    </w:p>
    <w:p w14:paraId="5C2C8DA4" w14:textId="77777777" w:rsidR="00CF5537" w:rsidRDefault="00CF5537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</w:p>
    <w:p w14:paraId="7C2A0731" w14:textId="48C201BE" w:rsidR="00CA4CD8" w:rsidRPr="00E90329" w:rsidRDefault="005034CA">
      <w:pPr>
        <w:spacing w:after="0"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 xml:space="preserve">To </w:t>
      </w:r>
      <w:r w:rsidR="00351019" w:rsidRPr="00E90329">
        <w:rPr>
          <w:rFonts w:eastAsia="Times New Roman" w:cs="Times New Roman"/>
          <w:szCs w:val="24"/>
          <w:lang w:eastAsia="ja-JP"/>
        </w:rPr>
        <w:t>determine</w:t>
      </w:r>
      <w:r w:rsidRPr="00E90329">
        <w:rPr>
          <w:rFonts w:eastAsia="Times New Roman" w:cs="Times New Roman"/>
          <w:szCs w:val="24"/>
          <w:lang w:eastAsia="ja-JP"/>
        </w:rPr>
        <w:t xml:space="preserve"> the value</w:t>
      </w:r>
      <w:r w:rsidR="00AA480E">
        <w:rPr>
          <w:rFonts w:eastAsia="Times New Roman" w:cs="Times New Roman"/>
          <w:szCs w:val="24"/>
          <w:lang w:eastAsia="ja-JP"/>
        </w:rPr>
        <w:t>s</w:t>
      </w:r>
      <w:r w:rsidRPr="00E90329">
        <w:rPr>
          <w:rFonts w:eastAsia="Times New Roman" w:cs="Times New Roman"/>
          <w:szCs w:val="24"/>
          <w:lang w:eastAsia="ja-JP"/>
        </w:rPr>
        <w:t xml:space="preserve"> of</w:t>
      </w:r>
      <w:r w:rsidR="00601AFC">
        <w:rPr>
          <w:rFonts w:eastAsia="Times New Roman" w:cs="Times New Roman"/>
          <w:szCs w:val="24"/>
          <w:lang w:eastAsia="ja-JP"/>
        </w:rPr>
        <w:t xml:space="preserve"> </w:t>
      </w:r>
      <w:r w:rsidR="001F506B">
        <w:rPr>
          <w:rFonts w:eastAsia="Times New Roman" w:cs="Times New Roman"/>
          <w:szCs w:val="24"/>
          <w:lang w:eastAsia="ja-JP"/>
        </w:rPr>
        <w:t xml:space="preserve">model parameters, </w:t>
      </w:r>
      <w:r w:rsidR="00CA4CD8" w:rsidRPr="00E90329">
        <w:rPr>
          <w:rFonts w:eastAsia="Times New Roman" w:cs="Times New Roman"/>
          <w:szCs w:val="24"/>
          <w:lang w:eastAsia="ja-JP"/>
        </w:rPr>
        <w:t>we require</w:t>
      </w:r>
      <w:r w:rsidR="00351019" w:rsidRPr="00E90329">
        <w:rPr>
          <w:rFonts w:eastAsia="Times New Roman" w:cs="Times New Roman"/>
          <w:szCs w:val="24"/>
          <w:lang w:eastAsia="ja-JP"/>
        </w:rPr>
        <w:t>d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351019" w:rsidRPr="00E90329">
        <w:rPr>
          <w:rFonts w:eastAsia="Times New Roman" w:cs="Times New Roman"/>
          <w:szCs w:val="24"/>
          <w:lang w:eastAsia="ja-JP"/>
        </w:rPr>
        <w:t>the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mean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prevalence levels of LF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infection among rodent</w:t>
      </w:r>
      <w:r w:rsidR="00351019" w:rsidRPr="00E90329">
        <w:rPr>
          <w:rFonts w:eastAsia="Times New Roman" w:cs="Times New Roman"/>
          <w:szCs w:val="24"/>
          <w:lang w:eastAsia="ja-JP"/>
        </w:rPr>
        <w:t>s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in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CA4CD8" w:rsidRPr="00E90329">
        <w:rPr>
          <w:rFonts w:eastAsia="Times New Roman" w:cs="Times New Roman"/>
          <w:szCs w:val="24"/>
          <w:lang w:eastAsia="ja-JP"/>
        </w:rPr>
        <w:t>dry and rainy seasons</w:t>
      </w:r>
      <w:r w:rsidR="00351019" w:rsidRPr="00E90329">
        <w:rPr>
          <w:rFonts w:eastAsia="Times New Roman" w:cs="Times New Roman"/>
          <w:szCs w:val="24"/>
          <w:lang w:eastAsia="ja-JP"/>
        </w:rPr>
        <w:t>,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717C8A" w:rsidRPr="00E90329">
        <w:rPr>
          <w:rFonts w:eastAsia="Times New Roman" w:cs="Times New Roman"/>
          <w:szCs w:val="24"/>
          <w:lang w:eastAsia="ja-JP"/>
        </w:rPr>
        <w:t>defined as</w:t>
      </w:r>
      <w:r w:rsidR="00CF5537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ry</m:t>
            </m:r>
          </m:sub>
        </m:sSub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an</w:t>
      </w:r>
      <w:r w:rsidR="00CF5537">
        <w:rPr>
          <w:rFonts w:eastAsia="Times New Roman" w:cs="Times New Roman"/>
          <w:szCs w:val="24"/>
          <w:lang w:eastAsia="ja-JP"/>
        </w:rPr>
        <w:t>d</w:t>
      </w:r>
      <w:r w:rsidR="005A5C40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,</m:t>
        </m:r>
      </m:oMath>
      <w:r w:rsidR="005A5C40">
        <w:rPr>
          <w:rFonts w:eastAsia="Times New Roman" w:cs="Times New Roman"/>
          <w:szCs w:val="24"/>
          <w:lang w:eastAsia="ja-JP"/>
        </w:rPr>
        <w:t xml:space="preserve"> t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o be close to </w:t>
      </w:r>
      <w:r w:rsidR="00717C8A" w:rsidRPr="00E90329">
        <w:rPr>
          <w:rFonts w:eastAsia="Times New Roman" w:cs="Times New Roman"/>
          <w:szCs w:val="24"/>
          <w:lang w:eastAsia="ja-JP"/>
        </w:rPr>
        <w:t>the o</w:t>
      </w:r>
      <w:r w:rsidR="00CA4CD8" w:rsidRPr="00E90329">
        <w:rPr>
          <w:rFonts w:eastAsia="Times New Roman" w:cs="Times New Roman"/>
          <w:szCs w:val="24"/>
          <w:lang w:eastAsia="ja-JP"/>
        </w:rPr>
        <w:t>bserved levels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in the field experiments. </w:t>
      </w:r>
      <w:proofErr w:type="spellStart"/>
      <w:r w:rsidR="00717C8A" w:rsidRPr="00E90329">
        <w:rPr>
          <w:rFonts w:eastAsia="Times New Roman" w:cs="Times New Roman"/>
          <w:szCs w:val="24"/>
          <w:lang w:eastAsia="ja-JP"/>
        </w:rPr>
        <w:t>Fichet</w:t>
      </w:r>
      <w:proofErr w:type="spellEnd"/>
      <w:r w:rsidR="00351019" w:rsidRPr="00E90329">
        <w:rPr>
          <w:rFonts w:eastAsia="Times New Roman" w:cs="Times New Roman"/>
          <w:szCs w:val="24"/>
          <w:lang w:eastAsia="ja-JP"/>
        </w:rPr>
        <w:t>–</w:t>
      </w:r>
      <w:proofErr w:type="spellStart"/>
      <w:r w:rsidR="00717C8A" w:rsidRPr="00E90329">
        <w:rPr>
          <w:rFonts w:eastAsia="Times New Roman" w:cs="Times New Roman"/>
          <w:szCs w:val="24"/>
          <w:lang w:eastAsia="ja-JP"/>
        </w:rPr>
        <w:t>Calvet</w:t>
      </w:r>
      <w:proofErr w:type="spellEnd"/>
      <w:r w:rsidR="00717C8A" w:rsidRPr="00E90329">
        <w:rPr>
          <w:rFonts w:eastAsia="Times New Roman" w:cs="Times New Roman"/>
          <w:szCs w:val="24"/>
          <w:lang w:eastAsia="ja-JP"/>
        </w:rPr>
        <w:t xml:space="preserve"> and colleagues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oxzZSnSG","properties":{"formattedCitation":"[6]","plainCitation":"[6]","noteIndex":0},"citationItems":[{"id":154,"uris":["http://zotero.org/users/4561370/items/U5I43TUP"],"uri":["http://zotero.org/users/4561370/items/U5I43TUP"],"itemData":{"id":154,"type":"article-journal","title":"Lassa Serology in Natural Populations of Rodents and Horizontal Transmission","container-title":"Vector-Borne and Zoonotic Diseases","page":"665-674","volume":"14","issue":"9","source":"CrossRef","URL":"http://online.liebertpub.com/doi/abs/10.1089/vbz.2013.1484","DOI":"10.1089/vbz.2013.1484","ISSN":"1530-3667, 1557-7759","language":"en","author":[{"family":"Fichet-Calvet","given":"Elisabeth"},{"family":"Becker-Ziaja","given":"Beate"},{"family":"Koivogui","given":"Lamine"},{"family":"Günther","given":"Stephan"}],"issued":{"date-parts":[["2014",9]]},"accessed":{"date-parts":[["2017",11,28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6]</w:t>
      </w:r>
      <w:r w:rsidR="008A0409">
        <w:rPr>
          <w:rFonts w:cs="Times New Roman"/>
        </w:rPr>
        <w:fldChar w:fldCharType="end"/>
      </w:r>
      <w:r w:rsidR="00717C8A" w:rsidRPr="00E90329">
        <w:rPr>
          <w:rFonts w:eastAsia="Times New Roman" w:cs="Times New Roman"/>
          <w:szCs w:val="24"/>
          <w:lang w:eastAsia="ja-JP"/>
        </w:rPr>
        <w:t xml:space="preserve"> reported that a one-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time measurement in 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CA4CD8" w:rsidRPr="00E90329">
        <w:rPr>
          <w:rFonts w:eastAsia="Times New Roman" w:cs="Times New Roman"/>
          <w:szCs w:val="24"/>
          <w:lang w:eastAsia="ja-JP"/>
        </w:rPr>
        <w:t>dry seaso</w:t>
      </w:r>
      <w:r w:rsidR="00924F06" w:rsidRPr="00E90329">
        <w:rPr>
          <w:rFonts w:eastAsia="Times New Roman" w:cs="Times New Roman"/>
          <w:szCs w:val="24"/>
          <w:lang w:eastAsia="ja-JP"/>
        </w:rPr>
        <w:t>n revealed the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mean</w:t>
      </w:r>
      <w:r w:rsidR="00924F06" w:rsidRPr="00E90329">
        <w:rPr>
          <w:rFonts w:eastAsia="Times New Roman" w:cs="Times New Roman"/>
          <w:szCs w:val="24"/>
          <w:lang w:eastAsia="ja-JP"/>
        </w:rPr>
        <w:t xml:space="preserve"> prevalence 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to be </w:t>
      </w:r>
      <w:r w:rsidR="00924F06" w:rsidRPr="00E90329">
        <w:rPr>
          <w:rFonts w:eastAsia="Times New Roman" w:cs="Times New Roman"/>
          <w:szCs w:val="24"/>
          <w:lang w:eastAsia="ja-JP"/>
        </w:rPr>
        <w:t>at 29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%, while five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independent </w:t>
      </w:r>
      <w:r w:rsidR="00CA4CD8" w:rsidRPr="00E90329">
        <w:rPr>
          <w:rFonts w:eastAsia="Times New Roman" w:cs="Times New Roman"/>
          <w:szCs w:val="24"/>
          <w:lang w:eastAsia="ja-JP"/>
        </w:rPr>
        <w:t>measurement</w:t>
      </w:r>
      <w:r w:rsidR="00351019" w:rsidRPr="00E90329">
        <w:rPr>
          <w:rFonts w:eastAsia="Times New Roman" w:cs="Times New Roman"/>
          <w:szCs w:val="24"/>
          <w:lang w:eastAsia="ja-JP"/>
        </w:rPr>
        <w:t>s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</w:t>
      </w:r>
      <w:r w:rsidR="00351019" w:rsidRPr="00E90329">
        <w:rPr>
          <w:rFonts w:eastAsia="Times New Roman" w:cs="Times New Roman"/>
          <w:szCs w:val="24"/>
          <w:lang w:eastAsia="ja-JP"/>
        </w:rPr>
        <w:t>(</w:t>
      </w:r>
      <w:r w:rsidR="00CA4CD8" w:rsidRPr="00E90329">
        <w:rPr>
          <w:rFonts w:eastAsia="Times New Roman" w:cs="Times New Roman"/>
          <w:szCs w:val="24"/>
          <w:lang w:eastAsia="ja-JP"/>
        </w:rPr>
        <w:t>one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in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717C8A" w:rsidRPr="00E90329">
        <w:rPr>
          <w:rFonts w:eastAsia="Times New Roman" w:cs="Times New Roman"/>
          <w:szCs w:val="24"/>
          <w:lang w:eastAsia="ja-JP"/>
        </w:rPr>
        <w:t>the dry season and four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in </w:t>
      </w:r>
      <w:r w:rsidR="00717C8A" w:rsidRPr="00E90329">
        <w:rPr>
          <w:rFonts w:eastAsia="Times New Roman" w:cs="Times New Roman"/>
          <w:szCs w:val="24"/>
          <w:lang w:eastAsia="ja-JP"/>
        </w:rPr>
        <w:t>th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rainy season</w:t>
      </w:r>
      <w:r w:rsidR="00351019" w:rsidRPr="00E90329">
        <w:rPr>
          <w:rFonts w:eastAsia="Times New Roman" w:cs="Times New Roman"/>
          <w:szCs w:val="24"/>
          <w:lang w:eastAsia="ja-JP"/>
        </w:rPr>
        <w:t>)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showed the</w:t>
      </w:r>
      <w:r w:rsidR="00924F06" w:rsidRPr="00E90329">
        <w:rPr>
          <w:rFonts w:eastAsia="Times New Roman" w:cs="Times New Roman"/>
          <w:szCs w:val="24"/>
          <w:lang w:eastAsia="ja-JP"/>
        </w:rPr>
        <w:t xml:space="preserve"> </w:t>
      </w:r>
      <w:r w:rsidR="00717C8A" w:rsidRPr="00E90329">
        <w:rPr>
          <w:rFonts w:eastAsia="Times New Roman" w:cs="Times New Roman"/>
          <w:szCs w:val="24"/>
          <w:lang w:eastAsia="ja-JP"/>
        </w:rPr>
        <w:t>mean level of prevalence to be</w:t>
      </w:r>
      <w:r w:rsidR="00924F06" w:rsidRPr="00E90329">
        <w:rPr>
          <w:rFonts w:eastAsia="Times New Roman" w:cs="Times New Roman"/>
          <w:szCs w:val="24"/>
          <w:lang w:eastAsia="ja-JP"/>
        </w:rPr>
        <w:t xml:space="preserve"> 43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%. </w:t>
      </w:r>
      <w:r w:rsidR="00717C8A" w:rsidRPr="00E90329">
        <w:rPr>
          <w:rFonts w:eastAsia="Times New Roman" w:cs="Times New Roman"/>
          <w:szCs w:val="24"/>
          <w:lang w:eastAsia="ja-JP"/>
        </w:rPr>
        <w:t>Hence</w:t>
      </w:r>
      <w:r w:rsidR="00CA4CD8" w:rsidRPr="00E90329">
        <w:rPr>
          <w:rFonts w:eastAsia="Times New Roman" w:cs="Times New Roman"/>
          <w:szCs w:val="24"/>
          <w:lang w:eastAsia="ja-JP"/>
        </w:rPr>
        <w:t>,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we adjust</w:t>
      </w:r>
      <w:r w:rsidR="00351019" w:rsidRPr="00E90329">
        <w:rPr>
          <w:rFonts w:eastAsia="Times New Roman" w:cs="Times New Roman"/>
          <w:szCs w:val="24"/>
          <w:lang w:eastAsia="ja-JP"/>
        </w:rPr>
        <w:t>ed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he </w:t>
      </w:r>
      <w:r w:rsidR="00717C8A" w:rsidRPr="00E90329">
        <w:rPr>
          <w:rFonts w:eastAsia="Times New Roman" w:cs="Times New Roman"/>
          <w:szCs w:val="24"/>
          <w:lang w:eastAsia="ja-JP"/>
        </w:rPr>
        <w:t>mean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prevalence level</w:t>
      </w:r>
      <w:r w:rsidR="00717C8A" w:rsidRPr="00E90329">
        <w:rPr>
          <w:rFonts w:eastAsia="Times New Roman" w:cs="Times New Roman"/>
          <w:szCs w:val="24"/>
          <w:lang w:eastAsia="ja-JP"/>
        </w:rPr>
        <w:t xml:space="preserve"> separately for both 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717C8A" w:rsidRPr="00E90329">
        <w:rPr>
          <w:rFonts w:eastAsia="Times New Roman" w:cs="Times New Roman"/>
          <w:szCs w:val="24"/>
          <w:lang w:eastAsia="ja-JP"/>
        </w:rPr>
        <w:t>dry and rainy seasons by using a simple algebraic rule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: if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is the mean prevalence level observed in the rainy season, then it should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satisfy the </w:t>
      </w:r>
      <w:r w:rsidR="00600925" w:rsidRPr="00E90329">
        <w:rPr>
          <w:rFonts w:eastAsia="Times New Roman" w:cs="Times New Roman"/>
          <w:szCs w:val="24"/>
          <w:lang w:eastAsia="ja-JP"/>
        </w:rPr>
        <w:t>following condition for five</w:t>
      </w:r>
      <w:r w:rsidR="00351019" w:rsidRPr="00E90329">
        <w:rPr>
          <w:rFonts w:eastAsia="Times New Roman" w:cs="Times New Roman"/>
          <w:szCs w:val="24"/>
          <w:lang w:eastAsia="ja-JP"/>
        </w:rPr>
        <w:t xml:space="preserve"> independent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 measurement</w:t>
      </w:r>
      <w:r w:rsidR="00351019" w:rsidRPr="00E90329">
        <w:rPr>
          <w:rFonts w:eastAsia="Times New Roman" w:cs="Times New Roman"/>
          <w:szCs w:val="24"/>
          <w:lang w:eastAsia="ja-JP"/>
        </w:rPr>
        <w:t>s</w:t>
      </w:r>
      <w:r w:rsidR="00CA4CD8" w:rsidRPr="00E90329">
        <w:rPr>
          <w:rFonts w:eastAsia="Times New Roman" w:cs="Times New Roman"/>
          <w:szCs w:val="24"/>
          <w:lang w:eastAsia="ja-JP"/>
        </w:rPr>
        <w:t>:</w:t>
      </w:r>
      <w:r w:rsidR="00D25211">
        <w:rPr>
          <w:rFonts w:eastAsia="Times New Roman" w:cs="Times New Roman"/>
          <w:szCs w:val="24"/>
          <w:lang w:eastAsia="ja-JP"/>
        </w:rPr>
        <w:t xml:space="preserve">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5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>×29%+</m:t>
        </m:r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fPr>
          <m:num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4</m:t>
            </m:r>
          </m:num>
          <m:den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5</m:t>
            </m:r>
          </m:den>
        </m:f>
        <m:r>
          <w:rPr>
            <w:rFonts w:ascii="Cambria Math" w:eastAsia="Times New Roman" w:hAnsi="Cambria Math" w:cs="Times New Roman"/>
            <w:szCs w:val="24"/>
            <w:lang w:eastAsia="ja-JP"/>
          </w:rPr>
          <m:t>×</m:t>
        </m:r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=43%.</m:t>
        </m:r>
      </m:oMath>
      <w:r w:rsidR="00600925" w:rsidRPr="00E90329">
        <w:rPr>
          <w:rFonts w:eastAsia="Times New Roman" w:cs="Times New Roman"/>
          <w:szCs w:val="24"/>
          <w:lang w:eastAsia="ja-JP"/>
        </w:rPr>
        <w:t xml:space="preserve"> This yields the value:</w:t>
      </w:r>
      <w:r w:rsidR="00D25211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  <m:r>
          <w:rPr>
            <w:rFonts w:ascii="Cambria Math" w:eastAsia="Times New Roman" w:hAnsi="Cambria Math" w:cs="Times New Roman"/>
            <w:szCs w:val="24"/>
            <w:lang w:eastAsia="ja-JP"/>
          </w:rPr>
          <m:t>=46.5%.</m:t>
        </m:r>
      </m:oMath>
      <w:r w:rsidR="00600925" w:rsidRPr="00E90329">
        <w:rPr>
          <w:rFonts w:eastAsia="Times New Roman" w:cs="Times New Roman"/>
          <w:szCs w:val="24"/>
          <w:lang w:eastAsia="ja-JP"/>
        </w:rPr>
        <w:t xml:space="preserve"> Thus, we require</w:t>
      </w:r>
      <w:r w:rsidR="00351019" w:rsidRPr="00E90329">
        <w:rPr>
          <w:rFonts w:eastAsia="Times New Roman" w:cs="Times New Roman"/>
          <w:szCs w:val="24"/>
          <w:lang w:eastAsia="ja-JP"/>
        </w:rPr>
        <w:t>d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 the valu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ry</m:t>
            </m:r>
          </m:sub>
        </m:sSub>
      </m:oMath>
      <w:r w:rsidR="00D25211" w:rsidRPr="00E90329">
        <w:rPr>
          <w:rFonts w:eastAsia="Times New Roman" w:cs="Times New Roman"/>
          <w:szCs w:val="24"/>
          <w:lang w:eastAsia="ja-JP"/>
        </w:rPr>
        <w:t xml:space="preserve"> an</w:t>
      </w:r>
      <w:r w:rsidR="00D25211">
        <w:rPr>
          <w:rFonts w:eastAsia="Times New Roman" w:cs="Times New Roman"/>
          <w:szCs w:val="24"/>
          <w:lang w:eastAsia="ja-JP"/>
        </w:rPr>
        <w:t xml:space="preserve">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</m:oMath>
      <w:r w:rsidR="00D25211" w:rsidRPr="00E90329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>predicted by our model to be close to 29% and 46.5%</w:t>
      </w:r>
      <w:r w:rsidR="00351019" w:rsidRPr="00E90329">
        <w:rPr>
          <w:rFonts w:eastAsia="Times New Roman" w:cs="Times New Roman"/>
          <w:szCs w:val="24"/>
          <w:lang w:eastAsia="ja-JP"/>
        </w:rPr>
        <w:t>,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 respectively.</w:t>
      </w:r>
    </w:p>
    <w:p w14:paraId="7362EBEB" w14:textId="77777777" w:rsidR="00CA4CD8" w:rsidRPr="00E90329" w:rsidRDefault="00CA4CD8">
      <w:pPr>
        <w:spacing w:after="0"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35017FCC" w14:textId="798C32D9" w:rsidR="00CA4CD8" w:rsidRDefault="00351019" w:rsidP="007E400A">
      <w:pPr>
        <w:spacing w:line="360" w:lineRule="auto"/>
        <w:ind w:firstLine="720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A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fitting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procedure </w:t>
      </w:r>
      <w:r w:rsidRPr="00E90329">
        <w:rPr>
          <w:rFonts w:eastAsia="Times New Roman" w:cs="Times New Roman"/>
          <w:szCs w:val="24"/>
          <w:lang w:eastAsia="ja-JP"/>
        </w:rPr>
        <w:t>wa</w:t>
      </w:r>
      <w:r w:rsidR="00600925" w:rsidRPr="00E90329">
        <w:rPr>
          <w:rFonts w:eastAsia="Times New Roman" w:cs="Times New Roman"/>
          <w:szCs w:val="24"/>
          <w:lang w:eastAsia="ja-JP"/>
        </w:rPr>
        <w:t>s carried out by using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he </w:t>
      </w:r>
      <w:r w:rsidR="005034CA" w:rsidRPr="00E90329">
        <w:rPr>
          <w:rFonts w:eastAsia="Times New Roman" w:cs="Times New Roman"/>
          <w:i/>
          <w:szCs w:val="24"/>
          <w:lang w:eastAsia="ja-JP"/>
        </w:rPr>
        <w:t>χ</w:t>
      </w:r>
      <w:r w:rsidR="005034CA" w:rsidRPr="00E90329">
        <w:rPr>
          <w:rFonts w:eastAsia="Times New Roman" w:cs="Times New Roman"/>
          <w:szCs w:val="24"/>
          <w:vertAlign w:val="superscript"/>
          <w:lang w:eastAsia="ja-JP"/>
        </w:rPr>
        <w:t>2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>statistic.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Specifically, 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we </w:t>
      </w:r>
      <w:r w:rsidR="00D5207A" w:rsidRPr="00E90329">
        <w:rPr>
          <w:rFonts w:eastAsia="Times New Roman" w:cs="Times New Roman"/>
          <w:szCs w:val="24"/>
          <w:lang w:eastAsia="ja-JP"/>
        </w:rPr>
        <w:t>tried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to minimize the quantity:</w:t>
      </w:r>
    </w:p>
    <w:p w14:paraId="33CC5C2B" w14:textId="7A05090A" w:rsidR="00AC1E0C" w:rsidRDefault="00947226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m:oMathPara>
        <m:oMath>
          <m:sSup>
            <m:sSup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sSupPr>
            <m:e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χ</m:t>
              </m:r>
            </m:e>
            <m:sup>
              <m:r>
                <w:rPr>
                  <w:rFonts w:ascii="Cambria Math" w:eastAsia="Times New Roman" w:hAnsi="Cambria Math" w:cs="Times New Roman"/>
                  <w:szCs w:val="24"/>
                  <w:lang w:eastAsia="ja-JP"/>
                </w:rPr>
                <m:t>2</m:t>
              </m:r>
            </m:sup>
          </m:sSup>
          <m:r>
            <w:rPr>
              <w:rFonts w:ascii="Cambria Math" w:eastAsia="Times New Roman" w:hAnsi="Cambria Math" w:cs="Times New Roman"/>
              <w:szCs w:val="24"/>
              <w:lang w:eastAsia="ja-JP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29%-</m:t>
                      </m:r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sSubPr>
                        <m:e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dry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acc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x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dry</m:t>
                  </m:r>
                </m:sub>
              </m:sSub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+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szCs w:val="24"/>
                  <w:lang w:eastAsia="ja-JP"/>
                </w:rPr>
              </m:ctrlPr>
            </m:fPr>
            <m:num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i/>
                          <w:szCs w:val="24"/>
                          <w:lang w:eastAsia="ja-JP"/>
                        </w:rPr>
                      </m:ctrlPr>
                    </m:dPr>
                    <m:e>
                      <m:r>
                        <w:rPr>
                          <w:rFonts w:ascii="Cambria Math" w:eastAsia="Times New Roman" w:hAnsi="Cambria Math" w:cs="Times New Roman"/>
                          <w:szCs w:val="24"/>
                          <w:lang w:eastAsia="ja-JP"/>
                        </w:rPr>
                        <m:t>46.5%-</m:t>
                      </m:r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  <w:i/>
                              <w:szCs w:val="24"/>
                              <w:lang w:eastAsia="ja-JP"/>
                            </w:rPr>
                          </m:ctrlPr>
                        </m:sSubPr>
                        <m:e>
                          <m:acc>
                            <m:accPr>
                              <m:chr m:val="̅"/>
                              <m:ctrlPr>
                                <w:rPr>
                                  <w:rFonts w:ascii="Cambria Math" w:eastAsia="Times New Roman" w:hAnsi="Cambria Math" w:cs="Times New Roman"/>
                                  <w:i/>
                                  <w:szCs w:val="24"/>
                                  <w:lang w:eastAsia="ja-JP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szCs w:val="24"/>
                                  <w:lang w:eastAsia="ja-JP"/>
                                </w:rPr>
                                <m:t>x</m:t>
                              </m:r>
                            </m:e>
                          </m:acc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szCs w:val="24"/>
                              <w:lang w:eastAsia="ja-JP"/>
                            </w:rPr>
                            <m:t>rny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2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szCs w:val="24"/>
                      <w:lang w:eastAsia="ja-JP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szCs w:val="24"/>
                      <w:lang w:eastAsia="ja-JP"/>
                    </w:rPr>
                    <m:t>rny</m:t>
                  </m:r>
                </m:sub>
              </m:sSub>
            </m:den>
          </m:f>
          <m:r>
            <w:rPr>
              <w:rFonts w:ascii="Cambria Math" w:eastAsia="Times New Roman" w:hAnsi="Cambria Math" w:cs="Times New Roman"/>
              <w:szCs w:val="24"/>
              <w:lang w:eastAsia="ja-JP"/>
            </w:rPr>
            <m:t>,</m:t>
          </m:r>
        </m:oMath>
      </m:oMathPara>
    </w:p>
    <w:p w14:paraId="62EEC952" w14:textId="6E7FB474" w:rsidR="00AA480E" w:rsidRDefault="00823F8B" w:rsidP="007E400A">
      <w:pPr>
        <w:spacing w:before="240" w:after="0"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t>where</w:t>
      </w:r>
      <w:r w:rsidR="00CA4CD8" w:rsidRPr="00E90329">
        <w:rPr>
          <w:rFonts w:eastAsia="Times New Roman" w:cs="Times New Roman"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ry</m:t>
            </m:r>
          </m:sub>
        </m:sSub>
      </m:oMath>
      <w:r w:rsidR="00AC1E0C" w:rsidRPr="00E90329">
        <w:rPr>
          <w:rFonts w:eastAsia="Times New Roman" w:cs="Times New Roman"/>
          <w:szCs w:val="24"/>
          <w:lang w:eastAsia="ja-JP"/>
        </w:rPr>
        <w:t xml:space="preserve"> an</w:t>
      </w:r>
      <w:r w:rsidR="00AC1E0C">
        <w:rPr>
          <w:rFonts w:eastAsia="Times New Roman" w:cs="Times New Roman"/>
          <w:szCs w:val="24"/>
          <w:lang w:eastAsia="ja-JP"/>
        </w:rPr>
        <w:t xml:space="preserve">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bPr>
          <m:e>
            <m:acc>
              <m:accPr>
                <m:chr m:val="̅"/>
                <m:ctrlPr>
                  <w:rPr>
                    <w:rFonts w:ascii="Cambria Math" w:eastAsia="Times New Roman" w:hAnsi="Cambria Math" w:cs="Times New Roman"/>
                    <w:i/>
                    <w:szCs w:val="24"/>
                    <w:lang w:eastAsia="ja-JP"/>
                  </w:rPr>
                </m:ctrlPr>
              </m:accPr>
              <m:e>
                <m:r>
                  <w:rPr>
                    <w:rFonts w:ascii="Cambria Math" w:eastAsia="Times New Roman" w:hAnsi="Cambria Math" w:cs="Times New Roman"/>
                    <w:szCs w:val="24"/>
                    <w:lang w:eastAsia="ja-JP"/>
                  </w:rPr>
                  <m:t>x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rny</m:t>
            </m:r>
          </m:sub>
        </m:sSub>
      </m:oMath>
      <w:r w:rsidR="00CA4CD8" w:rsidRPr="00E90329">
        <w:rPr>
          <w:rFonts w:eastAsia="Times New Roman" w:cs="Times New Roman"/>
          <w:szCs w:val="24"/>
          <w:lang w:eastAsia="ja-JP"/>
        </w:rPr>
        <w:t xml:space="preserve"> are values obtained from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the dynamics </w:t>
      </w:r>
      <w:r w:rsidR="00600925" w:rsidRPr="00E90329">
        <w:t>(S1)</w:t>
      </w:r>
      <w:r w:rsidR="00CA4CD8" w:rsidRPr="00E90329">
        <w:rPr>
          <w:rFonts w:eastAsia="Times New Roman" w:cs="Times New Roman"/>
          <w:szCs w:val="24"/>
          <w:lang w:eastAsia="ja-JP"/>
        </w:rPr>
        <w:t>.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 </w:t>
      </w:r>
      <w:r w:rsidR="00046F2B">
        <w:rPr>
          <w:rFonts w:eastAsia="Times New Roman" w:cs="Times New Roman"/>
          <w:szCs w:val="24"/>
          <w:lang w:eastAsia="ja-JP"/>
        </w:rPr>
        <w:t>Appendix Figure 1</w:t>
      </w:r>
      <w:r w:rsidR="00FD5CF9">
        <w:rPr>
          <w:rFonts w:eastAsia="Times New Roman" w:cs="Times New Roman"/>
          <w:szCs w:val="24"/>
          <w:lang w:eastAsia="ja-JP"/>
        </w:rPr>
        <w:t>8 shows that</w:t>
      </w:r>
      <w:r w:rsidR="00046F2B">
        <w:rPr>
          <w:rFonts w:eastAsia="Times New Roman" w:cs="Times New Roman"/>
          <w:szCs w:val="24"/>
          <w:lang w:eastAsia="ja-JP"/>
        </w:rPr>
        <w:t xml:space="preserve"> the minimum of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χ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p>
        </m:sSup>
      </m:oMath>
      <w:r w:rsidR="00046F2B">
        <w:rPr>
          <w:rFonts w:eastAsia="Times New Roman" w:cs="Times New Roman"/>
          <w:szCs w:val="24"/>
          <w:lang w:eastAsia="ja-JP"/>
        </w:rPr>
        <w:t xml:space="preserve"> is reached on some one-dimensional manifold in the space of two parameters </w:t>
      </w:r>
      <m:oMath>
        <m:acc>
          <m:accPr>
            <m:chr m:val="̅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acc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</m:t>
            </m:r>
          </m:e>
        </m:acc>
      </m:oMath>
      <w:r w:rsidR="00046F2B">
        <w:rPr>
          <w:rFonts w:eastAsia="Times New Roman" w:cs="Times New Roman"/>
          <w:szCs w:val="24"/>
          <w:lang w:eastAsia="ja-JP"/>
        </w:rPr>
        <w:t xml:space="preserve"> 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.</m:t>
        </m:r>
      </m:oMath>
      <w:r w:rsidR="00046F2B">
        <w:rPr>
          <w:rFonts w:eastAsia="Times New Roman" w:cs="Times New Roman"/>
          <w:szCs w:val="24"/>
          <w:lang w:eastAsia="ja-JP"/>
        </w:rPr>
        <w:t xml:space="preserve"> </w:t>
      </w:r>
      <w:r w:rsidR="00FD5CF9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The fitted dynamics and </w:t>
      </w:r>
      <w:r w:rsidR="00D5207A" w:rsidRPr="00E90329">
        <w:rPr>
          <w:rFonts w:eastAsia="Times New Roman" w:cs="Times New Roman"/>
          <w:szCs w:val="24"/>
          <w:lang w:eastAsia="ja-JP"/>
        </w:rPr>
        <w:t xml:space="preserve">the </w:t>
      </w:r>
      <w:r w:rsidR="00600925" w:rsidRPr="00E90329">
        <w:rPr>
          <w:rFonts w:eastAsia="Times New Roman" w:cs="Times New Roman"/>
          <w:szCs w:val="24"/>
          <w:lang w:eastAsia="ja-JP"/>
        </w:rPr>
        <w:t>evaluated value</w:t>
      </w:r>
      <w:r w:rsidR="00AA480E">
        <w:rPr>
          <w:rFonts w:eastAsia="Times New Roman" w:cs="Times New Roman"/>
          <w:szCs w:val="24"/>
          <w:lang w:eastAsia="ja-JP"/>
        </w:rPr>
        <w:t>s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 of</w:t>
      </w:r>
      <w:r w:rsidR="002877CE">
        <w:rPr>
          <w:rFonts w:eastAsia="Times New Roman" w:cs="Times New Roman"/>
          <w:szCs w:val="24"/>
          <w:lang w:eastAsia="ja-JP"/>
        </w:rPr>
        <w:t xml:space="preserve">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v </m:t>
        </m:r>
      </m:oMath>
      <w:r w:rsidR="00AA480E">
        <w:rPr>
          <w:rFonts w:eastAsia="Times New Roman" w:cs="Times New Roman"/>
          <w:szCs w:val="24"/>
          <w:lang w:eastAsia="ja-JP"/>
        </w:rPr>
        <w:t xml:space="preserve">and </w:t>
      </w:r>
      <m:oMath>
        <m: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 w:rsidR="00600925" w:rsidRPr="00E90329">
        <w:rPr>
          <w:rFonts w:eastAsia="Times New Roman" w:cs="Times New Roman"/>
          <w:szCs w:val="24"/>
          <w:lang w:eastAsia="ja-JP"/>
        </w:rPr>
        <w:t xml:space="preserve"> </w:t>
      </w:r>
      <w:r w:rsidR="00225D1A">
        <w:rPr>
          <w:rFonts w:eastAsia="Times New Roman" w:cs="Times New Roman"/>
          <w:szCs w:val="24"/>
          <w:lang w:eastAsia="ja-JP"/>
        </w:rPr>
        <w:t xml:space="preserve">for fixed </w:t>
      </w:r>
      <m:oMath>
        <m:acc>
          <m:accPr>
            <m:chr m:val="̅"/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accPr>
          <m:e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N</m:t>
            </m:r>
          </m:e>
        </m:acc>
        <m:r>
          <w:rPr>
            <w:rFonts w:ascii="Cambria Math" w:eastAsia="Times New Roman" w:hAnsi="Cambria Math" w:cs="Times New Roman"/>
            <w:szCs w:val="24"/>
            <w:lang w:eastAsia="ja-JP"/>
          </w:rPr>
          <m:t xml:space="preserve">=60 </m:t>
        </m:r>
        <m:sSup>
          <m:sSupPr>
            <m:ctrlPr>
              <w:rPr>
                <w:rFonts w:ascii="Cambria Math" w:eastAsia="Times New Roman" w:hAnsi="Cambria Math" w:cs="Times New Roman"/>
                <w:i/>
                <w:szCs w:val="24"/>
                <w:lang w:eastAsia="ja-JP"/>
              </w:rPr>
            </m:ctrlPr>
          </m:sSup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Ha</m:t>
            </m:r>
          </m:e>
          <m:sup>
            <m:r>
              <w:rPr>
                <w:rFonts w:ascii="Cambria Math" w:eastAsia="Times New Roman" w:hAnsi="Cambria Math" w:cs="Times New Roman"/>
                <w:szCs w:val="24"/>
                <w:lang w:eastAsia="ja-JP"/>
              </w:rPr>
              <m:t>-1</m:t>
            </m:r>
          </m:sup>
        </m:sSup>
      </m:oMath>
      <w:r w:rsidR="00225D1A">
        <w:rPr>
          <w:rFonts w:eastAsia="Times New Roman" w:cs="Times New Roman"/>
          <w:szCs w:val="24"/>
          <w:lang w:eastAsia="ja-JP"/>
        </w:rPr>
        <w:t xml:space="preserve"> </w:t>
      </w:r>
      <w:r w:rsidR="00600925" w:rsidRPr="00E90329">
        <w:rPr>
          <w:rFonts w:eastAsia="Times New Roman" w:cs="Times New Roman"/>
          <w:szCs w:val="24"/>
          <w:lang w:eastAsia="ja-JP"/>
        </w:rPr>
        <w:t xml:space="preserve">are shown in </w:t>
      </w:r>
      <w:r w:rsidR="00BA79BC" w:rsidRPr="00E90329">
        <w:rPr>
          <w:rFonts w:eastAsia="Times New Roman" w:cs="Times New Roman"/>
          <w:szCs w:val="24"/>
          <w:lang w:eastAsia="ja-JP"/>
        </w:rPr>
        <w:t>Fig</w:t>
      </w:r>
      <w:r w:rsidR="00C25DA3" w:rsidRPr="00E90329">
        <w:rPr>
          <w:rFonts w:eastAsia="Times New Roman" w:cs="Times New Roman"/>
          <w:szCs w:val="24"/>
          <w:lang w:eastAsia="ja-JP"/>
        </w:rPr>
        <w:t>ure</w:t>
      </w:r>
      <w:r w:rsidR="00BA79BC" w:rsidRPr="00E90329">
        <w:rPr>
          <w:rFonts w:eastAsia="Times New Roman" w:cs="Times New Roman"/>
          <w:szCs w:val="24"/>
          <w:lang w:eastAsia="ja-JP"/>
        </w:rPr>
        <w:t xml:space="preserve"> S3</w:t>
      </w:r>
      <w:r w:rsidR="00600925" w:rsidRPr="00E90329">
        <w:rPr>
          <w:rFonts w:eastAsia="Times New Roman" w:cs="Times New Roman"/>
          <w:szCs w:val="24"/>
          <w:lang w:eastAsia="ja-JP"/>
        </w:rPr>
        <w:t>.</w:t>
      </w:r>
    </w:p>
    <w:p w14:paraId="245836F1" w14:textId="620361F5" w:rsidR="0095110D" w:rsidRDefault="0095110D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74EAD277" w14:textId="2B452C69" w:rsidR="0095110D" w:rsidRDefault="0095110D">
      <w:pPr>
        <w:spacing w:after="0" w:line="360" w:lineRule="auto"/>
        <w:jc w:val="both"/>
        <w:rPr>
          <w:rFonts w:eastAsia="Times New Roman" w:cs="Times New Roman"/>
          <w:b/>
          <w:sz w:val="28"/>
          <w:szCs w:val="24"/>
          <w:lang w:eastAsia="ja-JP"/>
        </w:rPr>
      </w:pPr>
      <w:r>
        <w:rPr>
          <w:rFonts w:eastAsia="Times New Roman" w:cs="Times New Roman"/>
          <w:b/>
          <w:sz w:val="28"/>
          <w:szCs w:val="24"/>
          <w:lang w:eastAsia="ja-JP"/>
        </w:rPr>
        <w:t>D</w:t>
      </w:r>
      <w:r w:rsidRPr="00E90329">
        <w:rPr>
          <w:rFonts w:eastAsia="Times New Roman" w:cs="Times New Roman"/>
          <w:b/>
          <w:sz w:val="28"/>
          <w:szCs w:val="24"/>
          <w:lang w:eastAsia="ja-JP"/>
        </w:rPr>
        <w:t xml:space="preserve">. </w:t>
      </w:r>
      <w:r w:rsidR="00D9709A">
        <w:rPr>
          <w:rFonts w:eastAsia="Times New Roman" w:cs="Times New Roman"/>
          <w:b/>
          <w:sz w:val="28"/>
          <w:szCs w:val="24"/>
          <w:lang w:eastAsia="ja-JP"/>
        </w:rPr>
        <w:t>Computer simulations</w:t>
      </w:r>
      <w:r w:rsidR="007415BE">
        <w:rPr>
          <w:rFonts w:eastAsia="Times New Roman" w:cs="Times New Roman"/>
          <w:b/>
          <w:sz w:val="28"/>
          <w:szCs w:val="24"/>
          <w:lang w:eastAsia="ja-JP"/>
        </w:rPr>
        <w:t xml:space="preserve"> and code sharing</w:t>
      </w:r>
    </w:p>
    <w:p w14:paraId="7D1C131B" w14:textId="2240CDA0" w:rsidR="0095110D" w:rsidRDefault="0095110D">
      <w:pPr>
        <w:spacing w:after="0" w:line="360" w:lineRule="auto"/>
        <w:jc w:val="both"/>
        <w:rPr>
          <w:rFonts w:eastAsia="Times New Roman" w:cs="Times New Roman"/>
          <w:b/>
          <w:sz w:val="28"/>
          <w:szCs w:val="24"/>
          <w:lang w:eastAsia="ja-JP"/>
        </w:rPr>
      </w:pPr>
    </w:p>
    <w:p w14:paraId="5283B2E8" w14:textId="2B6A9CCF" w:rsidR="009F7F3B" w:rsidRPr="00E90329" w:rsidRDefault="0095110D" w:rsidP="0063332C">
      <w:pPr>
        <w:spacing w:line="360" w:lineRule="auto"/>
        <w:ind w:firstLine="720"/>
        <w:jc w:val="both"/>
        <w:rPr>
          <w:rFonts w:eastAsia="Calibri"/>
          <w:u w:val="single"/>
        </w:rPr>
      </w:pPr>
      <w:r w:rsidRPr="00AE68BD">
        <w:rPr>
          <w:rFonts w:eastAsia="Times New Roman" w:cs="Times New Roman"/>
          <w:szCs w:val="24"/>
          <w:lang w:eastAsia="ja-JP"/>
        </w:rPr>
        <w:t>All calculations were made using free, open-source statistical and programming environments (</w:t>
      </w:r>
      <w:r w:rsidRPr="00AE68BD">
        <w:rPr>
          <w:rFonts w:eastAsia="Times New Roman" w:cs="Times New Roman"/>
          <w:i/>
          <w:szCs w:val="24"/>
          <w:lang w:eastAsia="ja-JP"/>
        </w:rPr>
        <w:t>R</w:t>
      </w:r>
      <w:r w:rsidRPr="00AE68BD">
        <w:rPr>
          <w:rFonts w:eastAsia="Times New Roman" w:cs="Times New Roman"/>
          <w:szCs w:val="24"/>
          <w:lang w:eastAsia="ja-JP"/>
        </w:rPr>
        <w:t xml:space="preserve"> Version 3.5.1, </w:t>
      </w:r>
      <w:r w:rsidRPr="00AE68BD">
        <w:rPr>
          <w:rFonts w:eastAsia="Times New Roman" w:cs="Times New Roman"/>
          <w:i/>
          <w:szCs w:val="24"/>
          <w:lang w:eastAsia="ja-JP"/>
        </w:rPr>
        <w:t>Python</w:t>
      </w:r>
      <w:r w:rsidR="001256AA">
        <w:rPr>
          <w:rFonts w:eastAsia="Times New Roman" w:cs="Times New Roman"/>
          <w:szCs w:val="24"/>
          <w:lang w:eastAsia="ja-JP"/>
        </w:rPr>
        <w:t xml:space="preserve"> Version 3.6.</w:t>
      </w:r>
      <w:r w:rsidR="00A272F4">
        <w:rPr>
          <w:rFonts w:eastAsia="Times New Roman" w:cs="Times New Roman"/>
          <w:szCs w:val="24"/>
          <w:lang w:eastAsia="ja-JP"/>
        </w:rPr>
        <w:t>6</w:t>
      </w:r>
      <w:r w:rsidRPr="00AE68BD">
        <w:rPr>
          <w:rFonts w:eastAsia="Times New Roman" w:cs="Times New Roman"/>
          <w:szCs w:val="24"/>
          <w:lang w:eastAsia="ja-JP"/>
        </w:rPr>
        <w:t xml:space="preserve">, and </w:t>
      </w:r>
      <w:r w:rsidRPr="00AE68BD">
        <w:rPr>
          <w:rFonts w:eastAsia="Times New Roman" w:cs="Times New Roman"/>
          <w:i/>
          <w:szCs w:val="24"/>
          <w:lang w:eastAsia="ja-JP"/>
        </w:rPr>
        <w:t>Julia</w:t>
      </w:r>
      <w:r w:rsidRPr="00AE68BD">
        <w:rPr>
          <w:rFonts w:eastAsia="Times New Roman" w:cs="Times New Roman"/>
          <w:szCs w:val="24"/>
          <w:lang w:eastAsia="ja-JP"/>
        </w:rPr>
        <w:t xml:space="preserve"> Version </w:t>
      </w:r>
      <w:r w:rsidR="001256AA">
        <w:rPr>
          <w:rFonts w:eastAsia="Times New Roman" w:cs="Times New Roman"/>
          <w:szCs w:val="24"/>
          <w:lang w:eastAsia="ja-JP"/>
        </w:rPr>
        <w:t>1.0.1</w:t>
      </w:r>
      <w:r w:rsidRPr="00AE68BD">
        <w:rPr>
          <w:rFonts w:eastAsia="Times New Roman" w:cs="Times New Roman"/>
          <w:szCs w:val="24"/>
          <w:lang w:eastAsia="ja-JP"/>
        </w:rPr>
        <w:t xml:space="preserve">). The results were tested in </w:t>
      </w:r>
      <w:r w:rsidR="00B75113">
        <w:rPr>
          <w:rFonts w:eastAsia="Times New Roman" w:cs="Times New Roman"/>
          <w:szCs w:val="24"/>
          <w:lang w:eastAsia="ja-JP"/>
        </w:rPr>
        <w:t>multiple computational</w:t>
      </w:r>
      <w:r w:rsidRPr="00AE68BD">
        <w:rPr>
          <w:rFonts w:eastAsia="Times New Roman" w:cs="Times New Roman"/>
          <w:szCs w:val="24"/>
          <w:lang w:eastAsia="ja-JP"/>
        </w:rPr>
        <w:t xml:space="preserve"> environments to ensure the validity of the calculations and to avoid processing errors. MCMC simulations were performed using the </w:t>
      </w:r>
      <w:r w:rsidRPr="00AE68BD">
        <w:rPr>
          <w:rFonts w:eastAsia="Times New Roman" w:cs="Times New Roman"/>
          <w:i/>
          <w:szCs w:val="24"/>
          <w:lang w:eastAsia="ja-JP"/>
        </w:rPr>
        <w:t>R</w:t>
      </w:r>
      <w:r w:rsidRPr="00AE68BD">
        <w:rPr>
          <w:rFonts w:eastAsia="Times New Roman" w:cs="Times New Roman"/>
          <w:szCs w:val="24"/>
          <w:lang w:eastAsia="ja-JP"/>
        </w:rPr>
        <w:t xml:space="preserve"> package NIMBLE</w:t>
      </w:r>
      <w:r w:rsidR="00F5438C">
        <w:rPr>
          <w:rFonts w:eastAsia="Times New Roman" w:cs="Times New Roman"/>
          <w:szCs w:val="24"/>
          <w:lang w:eastAsia="ja-JP"/>
        </w:rPr>
        <w:t xml:space="preserve"> Version 0.6-12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3GOD7XAg","properties":{"formattedCitation":"[7]","plainCitation":"[7]","noteIndex":0},"citationItems":[{"id":160,"uris":["http://zotero.org/users/4561370/items/9YLKDYJ8"],"uri":["http://zotero.org/users/4561370/items/9YLKDYJ8"],"itemData":{"id":160,"type":"article-journal","title":"Programming With Models: Writing Statistical Algorithms for General Model Structures With NIMBLE","container-title":"Journal of Computational and Graphical Statistics","page":"403-413","volume":"26","issue":"2","source":"CrossRef","URL":"https://www.tandfonline.com/doi/full/10.1080/10618600.2016.1172487","DOI":"10.1080/10618600.2016.1172487","ISSN":"1061-8600, 1537-2715","shortTitle":"Programming With Models","language":"en","author":[{"family":"Valpine","given":"Perry","non-dropping-particle":"de"},{"family":"Turek","given":"Daniel"},{"family":"Paciorek","given":"Christopher J."},{"family":"Anderson-Bergman","given":"Clifford"},{"family":"Lang","given":"Duncan Temple"},{"family":"Bodik","given":"Rastislav"}],"issued":{"date-parts":[["2017",4,3]]},"accessed":{"date-parts":[["2017",11,28]]}}}],"schema":"https://github.com/citation-style-language/schema/raw/master/csl-citation.json"} </w:instrText>
      </w:r>
      <w:r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7]</w:t>
      </w:r>
      <w:r>
        <w:rPr>
          <w:rFonts w:cs="Times New Roman"/>
        </w:rPr>
        <w:fldChar w:fldCharType="end"/>
      </w:r>
      <w:r w:rsidRPr="00AE68BD">
        <w:rPr>
          <w:rFonts w:eastAsia="Times New Roman" w:cs="Times New Roman"/>
          <w:szCs w:val="24"/>
          <w:lang w:eastAsia="ja-JP"/>
        </w:rPr>
        <w:t xml:space="preserve">, and comparative analysis of different packages can be found </w:t>
      </w:r>
      <w:r w:rsidR="00B75113">
        <w:rPr>
          <w:rFonts w:eastAsia="Times New Roman" w:cs="Times New Roman"/>
          <w:szCs w:val="24"/>
          <w:lang w:eastAsia="ja-JP"/>
        </w:rPr>
        <w:t>elsewhere</w:t>
      </w:r>
      <w:r>
        <w:rPr>
          <w:rFonts w:cs="Times New Roman"/>
        </w:rPr>
        <w:t xml:space="preserve"> </w:t>
      </w:r>
      <w:r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0ZJBNal5","properties":{"formattedCitation":"[8]","plainCitation":"[8]","noteIndex":0},"citationItems":[{"id":331,"uris":["http://zotero.org/users/4561370/items/B69QSK2R"],"uri":["http://zotero.org/users/4561370/items/B69QSK2R"],"itemData":{"id":331,"type":"article-journal","title":"Fitting mechanistic epidemic models to data: A comparison of simple Markov chain Monte Carlo approaches","container-title":"Statistical Methods in Medical Research","page":"1956-1967","volume":"27","issue":"7","source":"Crossref","URL":"http://journals.sagepub.com/doi/10.1177/0962280217747054","DOI":"10.1177/0962280217747054","ISSN":"0962-2802, 1477-0334","shortTitle":"Fitting mechanistic epidemic models to data","language":"en","author":[{"family":"Li","given":"Michael"},{"family":"Dushoff","given":"Jonathan"},{"family":"Bolker","given":"Benjamin M"}],"issued":{"date-parts":[["2018",7]]},"accessed":{"date-parts":[["2018",8,27]]}}}],"schema":"https://github.com/citation-style-language/schema/raw/master/csl-citation.json"} </w:instrText>
      </w:r>
      <w:r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8]</w:t>
      </w:r>
      <w:r>
        <w:rPr>
          <w:rFonts w:cs="Times New Roman"/>
        </w:rPr>
        <w:fldChar w:fldCharType="end"/>
      </w:r>
      <w:r w:rsidRPr="00AE68BD">
        <w:rPr>
          <w:rFonts w:eastAsia="Times New Roman" w:cs="Times New Roman"/>
          <w:szCs w:val="24"/>
          <w:lang w:eastAsia="ja-JP"/>
        </w:rPr>
        <w:t xml:space="preserve">. </w:t>
      </w:r>
      <w:r w:rsidR="00495773">
        <w:rPr>
          <w:rFonts w:eastAsia="Times New Roman" w:cs="Times New Roman"/>
          <w:szCs w:val="24"/>
          <w:lang w:eastAsia="ja-JP"/>
        </w:rPr>
        <w:t>To run the significance test of association between</w:t>
      </w:r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 the</w:t>
      </w:r>
      <w:r w:rsidR="00495773">
        <w:rPr>
          <w:rFonts w:eastAsia="Times New Roman" w:cs="Times New Roman"/>
          <w:color w:val="000000" w:themeColor="text1"/>
          <w:szCs w:val="24"/>
          <w:lang w:eastAsia="ja-JP"/>
        </w:rPr>
        <w:t xml:space="preserve"> observed</w:t>
      </w:r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 LF incidence and climatological variables</w:t>
      </w:r>
      <w:r w:rsidR="00495773">
        <w:rPr>
          <w:rFonts w:eastAsia="Times New Roman" w:cs="Times New Roman"/>
          <w:color w:val="000000" w:themeColor="text1"/>
          <w:szCs w:val="24"/>
          <w:lang w:eastAsia="ja-JP"/>
        </w:rPr>
        <w:t>, w</w:t>
      </w:r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e used the </w:t>
      </w:r>
      <w:r w:rsidR="00495773" w:rsidRPr="00AE68BD">
        <w:rPr>
          <w:rFonts w:eastAsia="Times New Roman" w:cs="Times New Roman"/>
          <w:i/>
          <w:color w:val="000000" w:themeColor="text1"/>
          <w:szCs w:val="24"/>
          <w:lang w:eastAsia="ja-JP"/>
        </w:rPr>
        <w:t>R</w:t>
      </w:r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 package </w:t>
      </w:r>
      <w:proofErr w:type="spellStart"/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>rEDM</w:t>
      </w:r>
      <w:proofErr w:type="spellEnd"/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 </w:t>
      </w:r>
      <w:r w:rsidR="00495773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4kDz9jpe","properties":{"formattedCitation":"[9]","plainCitation":"[9]","noteIndex":0},"citationItems":[{"id":332,"uris":["http://zotero.org/users/4561370/items/5YATDSU8"],"uri":["http://zotero.org/users/4561370/items/5YATDSU8"],"itemData":{"id":332,"type":"book","title":"rEDM: Applications of Empirical Dynamic Modeling from Time Series. R package version 0.7.1.","author":[{"family":"Ye","given":"Hao"},{"family":"Clark","given":"Adam"},{"family":"Deyle","given":"Ethan"},{"family":"Munch","given":"Steve"},{"family":"et al.","given":""}],"accessed":{"date-parts":[["2018",8,27]]}}}],"schema":"https://github.com/citation-style-language/schema/raw/master/csl-citation.json"} </w:instrText>
      </w:r>
      <w:r w:rsidR="00495773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9]</w:t>
      </w:r>
      <w:r w:rsidR="00495773">
        <w:rPr>
          <w:rFonts w:cs="Times New Roman"/>
        </w:rPr>
        <w:fldChar w:fldCharType="end"/>
      </w:r>
      <w:r w:rsidR="00495773">
        <w:rPr>
          <w:rFonts w:cs="Times New Roman"/>
        </w:rPr>
        <w:t>.</w:t>
      </w:r>
      <w:r w:rsidR="00495773" w:rsidRPr="00AE68BD">
        <w:rPr>
          <w:rFonts w:eastAsia="Times New Roman" w:cs="Times New Roman"/>
          <w:color w:val="000000" w:themeColor="text1"/>
          <w:szCs w:val="24"/>
          <w:lang w:eastAsia="ja-JP"/>
        </w:rPr>
        <w:t xml:space="preserve"> </w:t>
      </w:r>
      <w:r w:rsidRPr="00AE68BD">
        <w:rPr>
          <w:rFonts w:eastAsia="Times New Roman" w:cs="Times New Roman"/>
          <w:szCs w:val="24"/>
          <w:lang w:eastAsia="ja-JP"/>
        </w:rPr>
        <w:t xml:space="preserve">The code for all calculations and to reproduce all of the figures are accessible from the open-shared repository: </w:t>
      </w:r>
      <w:r w:rsidRPr="00AE68BD">
        <w:rPr>
          <w:rStyle w:val="Hyperlink"/>
          <w:rFonts w:eastAsia="Times New Roman" w:cs="Times New Roman"/>
          <w:szCs w:val="24"/>
          <w:lang w:eastAsia="ja-JP"/>
        </w:rPr>
        <w:t>http://tiny.cc/Lassa18Scripts</w:t>
      </w:r>
      <w:r w:rsidRPr="00AE68BD">
        <w:rPr>
          <w:rFonts w:eastAsia="Times New Roman" w:cs="Times New Roman"/>
          <w:szCs w:val="24"/>
          <w:lang w:eastAsia="ja-JP"/>
        </w:rPr>
        <w:t>. This information can be used free</w:t>
      </w:r>
      <w:r w:rsidR="0053640F">
        <w:rPr>
          <w:rFonts w:eastAsia="Times New Roman" w:cs="Times New Roman"/>
          <w:szCs w:val="24"/>
          <w:lang w:eastAsia="ja-JP"/>
        </w:rPr>
        <w:t>ly for non-commercial purposes.</w:t>
      </w:r>
    </w:p>
    <w:p w14:paraId="2173408E" w14:textId="494044AF" w:rsidR="00341BA1" w:rsidRPr="00E90329" w:rsidRDefault="00341BA1" w:rsidP="007E400A">
      <w:pPr>
        <w:spacing w:line="360" w:lineRule="auto"/>
        <w:rPr>
          <w:rFonts w:eastAsia="Calibri"/>
          <w:u w:val="single"/>
        </w:rPr>
      </w:pPr>
    </w:p>
    <w:p w14:paraId="41B11946" w14:textId="77777777" w:rsidR="00313B10" w:rsidRDefault="00313B10">
      <w:pPr>
        <w:rPr>
          <w:rFonts w:eastAsia="Calibri"/>
          <w:u w:val="single"/>
        </w:rPr>
      </w:pPr>
      <w:r>
        <w:rPr>
          <w:rFonts w:eastAsia="Calibri"/>
          <w:u w:val="single"/>
        </w:rPr>
        <w:br w:type="page"/>
      </w:r>
    </w:p>
    <w:p w14:paraId="5D804BFE" w14:textId="0BC29E4C" w:rsidR="009F7F3B" w:rsidRDefault="00E85637" w:rsidP="00092F6D">
      <w:pPr>
        <w:spacing w:after="0" w:line="360" w:lineRule="auto"/>
        <w:rPr>
          <w:rFonts w:eastAsia="Calibri"/>
          <w:u w:val="single"/>
        </w:rPr>
      </w:pPr>
      <w:r>
        <w:rPr>
          <w:rFonts w:eastAsia="Calibri"/>
          <w:u w:val="single"/>
        </w:rPr>
        <w:lastRenderedPageBreak/>
        <w:t xml:space="preserve">Appendix </w:t>
      </w:r>
      <w:r w:rsidR="009F7F3B" w:rsidRPr="00E90329">
        <w:rPr>
          <w:rFonts w:eastAsia="Calibri"/>
          <w:u w:val="single"/>
        </w:rPr>
        <w:t>References</w:t>
      </w:r>
    </w:p>
    <w:p w14:paraId="3C9D2E01" w14:textId="77777777" w:rsidR="007415BE" w:rsidRDefault="007415BE" w:rsidP="00092F6D">
      <w:pPr>
        <w:spacing w:after="0" w:line="360" w:lineRule="auto"/>
        <w:rPr>
          <w:rFonts w:eastAsia="Calibri"/>
          <w:u w:val="single"/>
        </w:rPr>
      </w:pPr>
    </w:p>
    <w:p w14:paraId="0FC63ED6" w14:textId="77777777" w:rsidR="00E85637" w:rsidRPr="00E85637" w:rsidRDefault="008A0409" w:rsidP="00E85637">
      <w:pPr>
        <w:pStyle w:val="Bibliography"/>
        <w:rPr>
          <w:rFonts w:cs="Times New Roman"/>
        </w:rPr>
      </w:pPr>
      <w:r>
        <w:fldChar w:fldCharType="begin"/>
      </w:r>
      <w:r w:rsidR="009C5645">
        <w:instrText xml:space="preserve"> ADDIN ZOTERO_BIBL {"uncited":[],"omitted":[],"custom":[]} CSL_BIBLIOGRAPHY </w:instrText>
      </w:r>
      <w:r>
        <w:fldChar w:fldCharType="separate"/>
      </w:r>
      <w:r w:rsidR="00E85637" w:rsidRPr="00E85637">
        <w:rPr>
          <w:rFonts w:cs="Times New Roman"/>
        </w:rPr>
        <w:t>1.</w:t>
      </w:r>
      <w:r w:rsidR="00E85637" w:rsidRPr="00E85637">
        <w:rPr>
          <w:rFonts w:cs="Times New Roman"/>
        </w:rPr>
        <w:tab/>
        <w:t xml:space="preserve">Carpenter B. 2017 Computational and statistical issues with uniform interval priors. Available at: andrewgelman.com/2017/11/28/computational-statistical-issues-uniform-interval-priors/. Accessed on August 30, 2018. </w:t>
      </w:r>
    </w:p>
    <w:p w14:paraId="436551D0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2.</w:t>
      </w:r>
      <w:r w:rsidRPr="00E85637">
        <w:rPr>
          <w:rFonts w:cs="Times New Roman"/>
        </w:rPr>
        <w:tab/>
        <w:t xml:space="preserve">Park SW, </w:t>
      </w:r>
      <w:proofErr w:type="spellStart"/>
      <w:r w:rsidRPr="00E85637">
        <w:rPr>
          <w:rFonts w:cs="Times New Roman"/>
        </w:rPr>
        <w:t>Dushoff</w:t>
      </w:r>
      <w:proofErr w:type="spellEnd"/>
      <w:r w:rsidRPr="00E85637">
        <w:rPr>
          <w:rFonts w:cs="Times New Roman"/>
        </w:rPr>
        <w:t xml:space="preserve"> J, Earn DJD, </w:t>
      </w:r>
      <w:proofErr w:type="spellStart"/>
      <w:r w:rsidRPr="00E85637">
        <w:rPr>
          <w:rFonts w:cs="Times New Roman"/>
        </w:rPr>
        <w:t>Poinar</w:t>
      </w:r>
      <w:proofErr w:type="spellEnd"/>
      <w:r w:rsidRPr="00E85637">
        <w:rPr>
          <w:rFonts w:cs="Times New Roman"/>
        </w:rPr>
        <w:t xml:space="preserve"> H, </w:t>
      </w:r>
      <w:proofErr w:type="spellStart"/>
      <w:r w:rsidRPr="00E85637">
        <w:rPr>
          <w:rFonts w:cs="Times New Roman"/>
        </w:rPr>
        <w:t>Bolker</w:t>
      </w:r>
      <w:proofErr w:type="spellEnd"/>
      <w:r w:rsidRPr="00E85637">
        <w:rPr>
          <w:rFonts w:cs="Times New Roman"/>
        </w:rPr>
        <w:t xml:space="preserve"> BM. 2018 Human ectoparasite transmission of the plague during the Second Pandemic is only weakly supported by proposed mathematical models. </w:t>
      </w:r>
      <w:r w:rsidRPr="00E85637">
        <w:rPr>
          <w:rFonts w:cs="Times New Roman"/>
          <w:i/>
          <w:iCs/>
        </w:rPr>
        <w:t>Proc. Natl. Acad. Sci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115</w:t>
      </w:r>
      <w:r w:rsidRPr="00E85637">
        <w:rPr>
          <w:rFonts w:cs="Times New Roman"/>
        </w:rPr>
        <w:t>, E7892–E7893. (doi:10.1073/pnas.1809775115)</w:t>
      </w:r>
    </w:p>
    <w:p w14:paraId="210069A3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3.</w:t>
      </w:r>
      <w:r w:rsidRPr="00E85637">
        <w:rPr>
          <w:rFonts w:cs="Times New Roman"/>
        </w:rPr>
        <w:tab/>
        <w:t xml:space="preserve">Peel AJ, Pulliam JRC, Luis AD, Plowright RK, O’Shea TJ, Hayman DTS, Wood JLN, Webb CT, </w:t>
      </w:r>
      <w:proofErr w:type="spellStart"/>
      <w:r w:rsidRPr="00E85637">
        <w:rPr>
          <w:rFonts w:cs="Times New Roman"/>
        </w:rPr>
        <w:t>Restif</w:t>
      </w:r>
      <w:proofErr w:type="spellEnd"/>
      <w:r w:rsidRPr="00E85637">
        <w:rPr>
          <w:rFonts w:cs="Times New Roman"/>
        </w:rPr>
        <w:t xml:space="preserve"> O. 2014 The effect of seasonal birth pulses on pathogen persistence in wild mammal populations. </w:t>
      </w:r>
      <w:r w:rsidRPr="00E85637">
        <w:rPr>
          <w:rFonts w:cs="Times New Roman"/>
          <w:i/>
          <w:iCs/>
        </w:rPr>
        <w:t>Proc. R. Soc. B Biol. Sci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281</w:t>
      </w:r>
      <w:r w:rsidRPr="00E85637">
        <w:rPr>
          <w:rFonts w:cs="Times New Roman"/>
        </w:rPr>
        <w:t>, 20132962–20132962. (doi:10.1098/rspb.2013.2962)</w:t>
      </w:r>
    </w:p>
    <w:p w14:paraId="27E15A39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4.</w:t>
      </w:r>
      <w:r w:rsidRPr="00E85637">
        <w:rPr>
          <w:rFonts w:cs="Times New Roman"/>
        </w:rPr>
        <w:tab/>
      </w:r>
      <w:proofErr w:type="spellStart"/>
      <w:r w:rsidRPr="00E85637">
        <w:rPr>
          <w:rFonts w:cs="Times New Roman"/>
        </w:rPr>
        <w:t>Borremans</w:t>
      </w:r>
      <w:proofErr w:type="spellEnd"/>
      <w:r w:rsidRPr="00E85637">
        <w:rPr>
          <w:rFonts w:cs="Times New Roman"/>
        </w:rPr>
        <w:t xml:space="preserve"> B, </w:t>
      </w:r>
      <w:proofErr w:type="spellStart"/>
      <w:r w:rsidRPr="00E85637">
        <w:rPr>
          <w:rFonts w:cs="Times New Roman"/>
        </w:rPr>
        <w:t>Reijniers</w:t>
      </w:r>
      <w:proofErr w:type="spellEnd"/>
      <w:r w:rsidRPr="00E85637">
        <w:rPr>
          <w:rFonts w:cs="Times New Roman"/>
        </w:rPr>
        <w:t xml:space="preserve"> J, Hens N, </w:t>
      </w:r>
      <w:proofErr w:type="spellStart"/>
      <w:r w:rsidRPr="00E85637">
        <w:rPr>
          <w:rFonts w:cs="Times New Roman"/>
        </w:rPr>
        <w:t>Leirs</w:t>
      </w:r>
      <w:proofErr w:type="spellEnd"/>
      <w:r w:rsidRPr="00E85637">
        <w:rPr>
          <w:rFonts w:cs="Times New Roman"/>
        </w:rPr>
        <w:t xml:space="preserve"> H. 2017 The shape of the contact–density function matters when modelling parasite transmission in fluctuating populations. </w:t>
      </w:r>
      <w:r w:rsidRPr="00E85637">
        <w:rPr>
          <w:rFonts w:cs="Times New Roman"/>
          <w:i/>
          <w:iCs/>
        </w:rPr>
        <w:t>R. Soc. Open Sci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4</w:t>
      </w:r>
      <w:r w:rsidRPr="00E85637">
        <w:rPr>
          <w:rFonts w:cs="Times New Roman"/>
        </w:rPr>
        <w:t>, 171308. (doi:10.1098/rsos.171308)</w:t>
      </w:r>
    </w:p>
    <w:p w14:paraId="0B4F058A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5.</w:t>
      </w:r>
      <w:r w:rsidRPr="00E85637">
        <w:rPr>
          <w:rFonts w:cs="Times New Roman"/>
        </w:rPr>
        <w:tab/>
      </w:r>
      <w:proofErr w:type="spellStart"/>
      <w:r w:rsidRPr="00E85637">
        <w:rPr>
          <w:rFonts w:cs="Times New Roman"/>
        </w:rPr>
        <w:t>Borremans</w:t>
      </w:r>
      <w:proofErr w:type="spellEnd"/>
      <w:r w:rsidRPr="00E85637">
        <w:rPr>
          <w:rFonts w:cs="Times New Roman"/>
        </w:rPr>
        <w:t xml:space="preserve"> B, </w:t>
      </w:r>
      <w:proofErr w:type="spellStart"/>
      <w:r w:rsidRPr="00E85637">
        <w:rPr>
          <w:rFonts w:cs="Times New Roman"/>
        </w:rPr>
        <w:t>Reijniers</w:t>
      </w:r>
      <w:proofErr w:type="spellEnd"/>
      <w:r w:rsidRPr="00E85637">
        <w:rPr>
          <w:rFonts w:cs="Times New Roman"/>
        </w:rPr>
        <w:t xml:space="preserve"> J, Hughes NK, Godfrey SS, </w:t>
      </w:r>
      <w:proofErr w:type="spellStart"/>
      <w:r w:rsidRPr="00E85637">
        <w:rPr>
          <w:rFonts w:cs="Times New Roman"/>
        </w:rPr>
        <w:t>Gryseels</w:t>
      </w:r>
      <w:proofErr w:type="spellEnd"/>
      <w:r w:rsidRPr="00E85637">
        <w:rPr>
          <w:rFonts w:cs="Times New Roman"/>
        </w:rPr>
        <w:t xml:space="preserve"> S, </w:t>
      </w:r>
      <w:proofErr w:type="spellStart"/>
      <w:r w:rsidRPr="00E85637">
        <w:rPr>
          <w:rFonts w:cs="Times New Roman"/>
        </w:rPr>
        <w:t>Makundi</w:t>
      </w:r>
      <w:proofErr w:type="spellEnd"/>
      <w:r w:rsidRPr="00E85637">
        <w:rPr>
          <w:rFonts w:cs="Times New Roman"/>
        </w:rPr>
        <w:t xml:space="preserve"> RH, </w:t>
      </w:r>
      <w:proofErr w:type="spellStart"/>
      <w:r w:rsidRPr="00E85637">
        <w:rPr>
          <w:rFonts w:cs="Times New Roman"/>
        </w:rPr>
        <w:t>Leirs</w:t>
      </w:r>
      <w:proofErr w:type="spellEnd"/>
      <w:r w:rsidRPr="00E85637">
        <w:rPr>
          <w:rFonts w:cs="Times New Roman"/>
        </w:rPr>
        <w:t xml:space="preserve"> H. 2017 Nonlinear scaling of foraging contacts with rodent population density. </w:t>
      </w:r>
      <w:r w:rsidRPr="00E85637">
        <w:rPr>
          <w:rFonts w:cs="Times New Roman"/>
          <w:i/>
          <w:iCs/>
        </w:rPr>
        <w:t>Oikos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126</w:t>
      </w:r>
      <w:r w:rsidRPr="00E85637">
        <w:rPr>
          <w:rFonts w:cs="Times New Roman"/>
        </w:rPr>
        <w:t>, 792–800. (doi:10.1111/oik.03623)</w:t>
      </w:r>
    </w:p>
    <w:p w14:paraId="719447E3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6.</w:t>
      </w:r>
      <w:r w:rsidRPr="00E85637">
        <w:rPr>
          <w:rFonts w:cs="Times New Roman"/>
        </w:rPr>
        <w:tab/>
        <w:t>Fichet-Calvet E, Becker-</w:t>
      </w:r>
      <w:proofErr w:type="spellStart"/>
      <w:r w:rsidRPr="00E85637">
        <w:rPr>
          <w:rFonts w:cs="Times New Roman"/>
        </w:rPr>
        <w:t>Ziaja</w:t>
      </w:r>
      <w:proofErr w:type="spellEnd"/>
      <w:r w:rsidRPr="00E85637">
        <w:rPr>
          <w:rFonts w:cs="Times New Roman"/>
        </w:rPr>
        <w:t xml:space="preserve"> B, </w:t>
      </w:r>
      <w:proofErr w:type="spellStart"/>
      <w:r w:rsidRPr="00E85637">
        <w:rPr>
          <w:rFonts w:cs="Times New Roman"/>
        </w:rPr>
        <w:t>Koivogui</w:t>
      </w:r>
      <w:proofErr w:type="spellEnd"/>
      <w:r w:rsidRPr="00E85637">
        <w:rPr>
          <w:rFonts w:cs="Times New Roman"/>
        </w:rPr>
        <w:t xml:space="preserve"> L, Günther S. 2014 Lassa Serology in Natural Populations of Rodents and Horizontal Transmission. </w:t>
      </w:r>
      <w:r w:rsidRPr="00E85637">
        <w:rPr>
          <w:rFonts w:cs="Times New Roman"/>
          <w:i/>
          <w:iCs/>
        </w:rPr>
        <w:t>Vector-Borne Zoonotic Dis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14</w:t>
      </w:r>
      <w:r w:rsidRPr="00E85637">
        <w:rPr>
          <w:rFonts w:cs="Times New Roman"/>
        </w:rPr>
        <w:t>, 665–674. (doi:10.1089/vbz.2013.1484)</w:t>
      </w:r>
    </w:p>
    <w:p w14:paraId="6096B79D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7.</w:t>
      </w:r>
      <w:r w:rsidRPr="00E85637">
        <w:rPr>
          <w:rFonts w:cs="Times New Roman"/>
        </w:rPr>
        <w:tab/>
        <w:t xml:space="preserve">de </w:t>
      </w:r>
      <w:proofErr w:type="spellStart"/>
      <w:r w:rsidRPr="00E85637">
        <w:rPr>
          <w:rFonts w:cs="Times New Roman"/>
        </w:rPr>
        <w:t>Valpine</w:t>
      </w:r>
      <w:proofErr w:type="spellEnd"/>
      <w:r w:rsidRPr="00E85637">
        <w:rPr>
          <w:rFonts w:cs="Times New Roman"/>
        </w:rPr>
        <w:t xml:space="preserve"> P, </w:t>
      </w:r>
      <w:proofErr w:type="spellStart"/>
      <w:r w:rsidRPr="00E85637">
        <w:rPr>
          <w:rFonts w:cs="Times New Roman"/>
        </w:rPr>
        <w:t>Turek</w:t>
      </w:r>
      <w:proofErr w:type="spellEnd"/>
      <w:r w:rsidRPr="00E85637">
        <w:rPr>
          <w:rFonts w:cs="Times New Roman"/>
        </w:rPr>
        <w:t xml:space="preserve"> D, </w:t>
      </w:r>
      <w:proofErr w:type="spellStart"/>
      <w:r w:rsidRPr="00E85637">
        <w:rPr>
          <w:rFonts w:cs="Times New Roman"/>
        </w:rPr>
        <w:t>Paciorek</w:t>
      </w:r>
      <w:proofErr w:type="spellEnd"/>
      <w:r w:rsidRPr="00E85637">
        <w:rPr>
          <w:rFonts w:cs="Times New Roman"/>
        </w:rPr>
        <w:t xml:space="preserve"> CJ, Anderson-Bergman C, Lang DT, </w:t>
      </w:r>
      <w:proofErr w:type="spellStart"/>
      <w:r w:rsidRPr="00E85637">
        <w:rPr>
          <w:rFonts w:cs="Times New Roman"/>
        </w:rPr>
        <w:t>Bodik</w:t>
      </w:r>
      <w:proofErr w:type="spellEnd"/>
      <w:r w:rsidRPr="00E85637">
        <w:rPr>
          <w:rFonts w:cs="Times New Roman"/>
        </w:rPr>
        <w:t xml:space="preserve"> R. 2017 Programming With Models: Writing Statistical Algorithms for General Model Structures With NIMBLE. </w:t>
      </w:r>
      <w:r w:rsidRPr="00E85637">
        <w:rPr>
          <w:rFonts w:cs="Times New Roman"/>
          <w:i/>
          <w:iCs/>
        </w:rPr>
        <w:t xml:space="preserve">J. </w:t>
      </w:r>
      <w:proofErr w:type="spellStart"/>
      <w:r w:rsidRPr="00E85637">
        <w:rPr>
          <w:rFonts w:cs="Times New Roman"/>
          <w:i/>
          <w:iCs/>
        </w:rPr>
        <w:t>Comput</w:t>
      </w:r>
      <w:proofErr w:type="spellEnd"/>
      <w:r w:rsidRPr="00E85637">
        <w:rPr>
          <w:rFonts w:cs="Times New Roman"/>
          <w:i/>
          <w:iCs/>
        </w:rPr>
        <w:t>. Graph. Stat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26</w:t>
      </w:r>
      <w:r w:rsidRPr="00E85637">
        <w:rPr>
          <w:rFonts w:cs="Times New Roman"/>
        </w:rPr>
        <w:t>, 403–413. (doi:10.1080/10618600.2016.1172487)</w:t>
      </w:r>
    </w:p>
    <w:p w14:paraId="110EEE76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8.</w:t>
      </w:r>
      <w:r w:rsidRPr="00E85637">
        <w:rPr>
          <w:rFonts w:cs="Times New Roman"/>
        </w:rPr>
        <w:tab/>
        <w:t xml:space="preserve">Li M, </w:t>
      </w:r>
      <w:proofErr w:type="spellStart"/>
      <w:r w:rsidRPr="00E85637">
        <w:rPr>
          <w:rFonts w:cs="Times New Roman"/>
        </w:rPr>
        <w:t>Dushoff</w:t>
      </w:r>
      <w:proofErr w:type="spellEnd"/>
      <w:r w:rsidRPr="00E85637">
        <w:rPr>
          <w:rFonts w:cs="Times New Roman"/>
        </w:rPr>
        <w:t xml:space="preserve"> J, </w:t>
      </w:r>
      <w:proofErr w:type="spellStart"/>
      <w:r w:rsidRPr="00E85637">
        <w:rPr>
          <w:rFonts w:cs="Times New Roman"/>
        </w:rPr>
        <w:t>Bolker</w:t>
      </w:r>
      <w:proofErr w:type="spellEnd"/>
      <w:r w:rsidRPr="00E85637">
        <w:rPr>
          <w:rFonts w:cs="Times New Roman"/>
        </w:rPr>
        <w:t xml:space="preserve"> BM. 2018 Fitting mechanistic epidemic models to data: A comparison of simple Markov chain Monte Carlo approaches. </w:t>
      </w:r>
      <w:r w:rsidRPr="00E85637">
        <w:rPr>
          <w:rFonts w:cs="Times New Roman"/>
          <w:i/>
          <w:iCs/>
        </w:rPr>
        <w:t>Stat. Methods Med. Res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27</w:t>
      </w:r>
      <w:r w:rsidRPr="00E85637">
        <w:rPr>
          <w:rFonts w:cs="Times New Roman"/>
        </w:rPr>
        <w:t>, 1956–1967. (doi:10.1177/0962280217747054)</w:t>
      </w:r>
    </w:p>
    <w:p w14:paraId="04DED1FA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9.</w:t>
      </w:r>
      <w:r w:rsidRPr="00E85637">
        <w:rPr>
          <w:rFonts w:cs="Times New Roman"/>
        </w:rPr>
        <w:tab/>
        <w:t xml:space="preserve">Ye H, Clark A, </w:t>
      </w:r>
      <w:proofErr w:type="spellStart"/>
      <w:r w:rsidRPr="00E85637">
        <w:rPr>
          <w:rFonts w:cs="Times New Roman"/>
        </w:rPr>
        <w:t>Deyle</w:t>
      </w:r>
      <w:proofErr w:type="spellEnd"/>
      <w:r w:rsidRPr="00E85637">
        <w:rPr>
          <w:rFonts w:cs="Times New Roman"/>
        </w:rPr>
        <w:t xml:space="preserve"> E, Munch S, et al. In press. </w:t>
      </w:r>
      <w:proofErr w:type="spellStart"/>
      <w:r w:rsidRPr="00E85637">
        <w:rPr>
          <w:rFonts w:cs="Times New Roman"/>
          <w:i/>
          <w:iCs/>
        </w:rPr>
        <w:t>rEDM</w:t>
      </w:r>
      <w:proofErr w:type="spellEnd"/>
      <w:r w:rsidRPr="00E85637">
        <w:rPr>
          <w:rFonts w:cs="Times New Roman"/>
          <w:i/>
          <w:iCs/>
        </w:rPr>
        <w:t xml:space="preserve">: Applications of Empirical Dynamic </w:t>
      </w:r>
      <w:proofErr w:type="spellStart"/>
      <w:r w:rsidRPr="00E85637">
        <w:rPr>
          <w:rFonts w:cs="Times New Roman"/>
          <w:i/>
          <w:iCs/>
        </w:rPr>
        <w:t>Modeling</w:t>
      </w:r>
      <w:proofErr w:type="spellEnd"/>
      <w:r w:rsidRPr="00E85637">
        <w:rPr>
          <w:rFonts w:cs="Times New Roman"/>
          <w:i/>
          <w:iCs/>
        </w:rPr>
        <w:t xml:space="preserve"> from Time Series. R package version 0.7.1.</w:t>
      </w:r>
      <w:r w:rsidRPr="00E85637">
        <w:rPr>
          <w:rFonts w:cs="Times New Roman"/>
        </w:rPr>
        <w:t xml:space="preserve"> </w:t>
      </w:r>
    </w:p>
    <w:p w14:paraId="732A24A1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10.</w:t>
      </w:r>
      <w:r w:rsidRPr="00E85637">
        <w:rPr>
          <w:rFonts w:cs="Times New Roman"/>
        </w:rPr>
        <w:tab/>
        <w:t xml:space="preserve">Carey DE, Kemp GE, White HA, </w:t>
      </w:r>
      <w:proofErr w:type="spellStart"/>
      <w:r w:rsidRPr="00E85637">
        <w:rPr>
          <w:rFonts w:cs="Times New Roman"/>
        </w:rPr>
        <w:t>Pinneo</w:t>
      </w:r>
      <w:proofErr w:type="spellEnd"/>
      <w:r w:rsidRPr="00E85637">
        <w:rPr>
          <w:rFonts w:cs="Times New Roman"/>
        </w:rPr>
        <w:t xml:space="preserve"> L, Addy RF, </w:t>
      </w:r>
      <w:proofErr w:type="spellStart"/>
      <w:r w:rsidRPr="00E85637">
        <w:rPr>
          <w:rFonts w:cs="Times New Roman"/>
        </w:rPr>
        <w:t>Fom</w:t>
      </w:r>
      <w:proofErr w:type="spellEnd"/>
      <w:r w:rsidRPr="00E85637">
        <w:rPr>
          <w:rFonts w:cs="Times New Roman"/>
        </w:rPr>
        <w:t xml:space="preserve"> ALMD, Stroh G, Casals J, Henderson BE. 1972 Lassa fever Epidemiological aspects of the 1970 epidemic, Jos, Nigeria. </w:t>
      </w:r>
      <w:r w:rsidRPr="00E85637">
        <w:rPr>
          <w:rFonts w:cs="Times New Roman"/>
          <w:i/>
          <w:iCs/>
        </w:rPr>
        <w:t xml:space="preserve">Trans. R. Soc. Trop. Med. </w:t>
      </w:r>
      <w:proofErr w:type="spellStart"/>
      <w:r w:rsidRPr="00E85637">
        <w:rPr>
          <w:rFonts w:cs="Times New Roman"/>
          <w:i/>
          <w:iCs/>
        </w:rPr>
        <w:t>Hyg</w:t>
      </w:r>
      <w:proofErr w:type="spellEnd"/>
      <w:r w:rsidRPr="00E85637">
        <w:rPr>
          <w:rFonts w:cs="Times New Roman"/>
          <w:i/>
          <w:iCs/>
        </w:rPr>
        <w:t>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66</w:t>
      </w:r>
      <w:r w:rsidRPr="00E85637">
        <w:rPr>
          <w:rFonts w:cs="Times New Roman"/>
        </w:rPr>
        <w:t>, 402–408. (doi:10.1016/0035-9203(72)90271-4)</w:t>
      </w:r>
    </w:p>
    <w:p w14:paraId="32CC3943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t>11.</w:t>
      </w:r>
      <w:r w:rsidRPr="00E85637">
        <w:rPr>
          <w:rFonts w:cs="Times New Roman"/>
        </w:rPr>
        <w:tab/>
      </w:r>
      <w:proofErr w:type="spellStart"/>
      <w:r w:rsidRPr="00E85637">
        <w:rPr>
          <w:rFonts w:cs="Times New Roman"/>
        </w:rPr>
        <w:t>Sluydts</w:t>
      </w:r>
      <w:proofErr w:type="spellEnd"/>
      <w:r w:rsidRPr="00E85637">
        <w:rPr>
          <w:rFonts w:cs="Times New Roman"/>
        </w:rPr>
        <w:t xml:space="preserve"> V, Davis S, </w:t>
      </w:r>
      <w:proofErr w:type="spellStart"/>
      <w:r w:rsidRPr="00E85637">
        <w:rPr>
          <w:rFonts w:cs="Times New Roman"/>
        </w:rPr>
        <w:t>Mercelis</w:t>
      </w:r>
      <w:proofErr w:type="spellEnd"/>
      <w:r w:rsidRPr="00E85637">
        <w:rPr>
          <w:rFonts w:cs="Times New Roman"/>
        </w:rPr>
        <w:t xml:space="preserve"> S, </w:t>
      </w:r>
      <w:proofErr w:type="spellStart"/>
      <w:r w:rsidRPr="00E85637">
        <w:rPr>
          <w:rFonts w:cs="Times New Roman"/>
        </w:rPr>
        <w:t>Leirs</w:t>
      </w:r>
      <w:proofErr w:type="spellEnd"/>
      <w:r w:rsidRPr="00E85637">
        <w:rPr>
          <w:rFonts w:cs="Times New Roman"/>
        </w:rPr>
        <w:t xml:space="preserve"> H. 2009 Comparison of multimammate mouse (Mastomys natalensis) demography in monoculture and mosaic agricultural habitat: Implications for pest management. </w:t>
      </w:r>
      <w:r w:rsidRPr="00E85637">
        <w:rPr>
          <w:rFonts w:cs="Times New Roman"/>
          <w:i/>
          <w:iCs/>
        </w:rPr>
        <w:t>Crop Prot.</w:t>
      </w:r>
      <w:r w:rsidRPr="00E85637">
        <w:rPr>
          <w:rFonts w:cs="Times New Roman"/>
        </w:rPr>
        <w:t xml:space="preserve"> </w:t>
      </w:r>
      <w:r w:rsidRPr="00E85637">
        <w:rPr>
          <w:rFonts w:cs="Times New Roman"/>
          <w:b/>
          <w:bCs/>
        </w:rPr>
        <w:t>28</w:t>
      </w:r>
      <w:r w:rsidRPr="00E85637">
        <w:rPr>
          <w:rFonts w:cs="Times New Roman"/>
        </w:rPr>
        <w:t>, 647–654. (doi:10.1016/j.cropro.2009.03.018)</w:t>
      </w:r>
    </w:p>
    <w:p w14:paraId="5FBD9415" w14:textId="77777777" w:rsidR="00E85637" w:rsidRPr="00E85637" w:rsidRDefault="00E85637" w:rsidP="00E85637">
      <w:pPr>
        <w:pStyle w:val="Bibliography"/>
        <w:rPr>
          <w:rFonts w:cs="Times New Roman"/>
        </w:rPr>
      </w:pPr>
      <w:r w:rsidRPr="00E85637">
        <w:rPr>
          <w:rFonts w:cs="Times New Roman"/>
        </w:rPr>
        <w:lastRenderedPageBreak/>
        <w:t>12.</w:t>
      </w:r>
      <w:r w:rsidRPr="00E85637">
        <w:rPr>
          <w:rFonts w:cs="Times New Roman"/>
        </w:rPr>
        <w:tab/>
        <w:t xml:space="preserve">University of East Anglia Climatic Research Unit, Jones PD, Harris IC. 2008 Climatic Research Unit (CRU) time-series datasets of variations in climate with variations in other phenomena. NCAS British Atmospheric Data Centre. Assessed August 2017. </w:t>
      </w:r>
    </w:p>
    <w:p w14:paraId="06C7BD85" w14:textId="77777777" w:rsidR="00E85637" w:rsidRDefault="008A0409" w:rsidP="009C5645">
      <w:pPr>
        <w:rPr>
          <w:rFonts w:eastAsia="Calibri"/>
          <w:u w:val="single"/>
        </w:rPr>
      </w:pPr>
      <w:r>
        <w:rPr>
          <w:rFonts w:eastAsia="Calibri"/>
          <w:u w:val="single"/>
        </w:rPr>
        <w:fldChar w:fldCharType="end"/>
      </w:r>
    </w:p>
    <w:p w14:paraId="198A67F5" w14:textId="77777777" w:rsidR="00E85637" w:rsidRDefault="00E85637">
      <w:pPr>
        <w:rPr>
          <w:rFonts w:eastAsia="Calibri"/>
          <w:u w:val="single"/>
        </w:rPr>
      </w:pPr>
      <w:bookmarkStart w:id="2" w:name="_GoBack"/>
      <w:bookmarkEnd w:id="2"/>
      <w:r>
        <w:rPr>
          <w:rFonts w:eastAsia="Calibri"/>
          <w:u w:val="single"/>
        </w:rPr>
        <w:br w:type="page"/>
      </w:r>
    </w:p>
    <w:p w14:paraId="6554459A" w14:textId="37BE45D9" w:rsidR="001D5B4E" w:rsidRPr="00E90329" w:rsidRDefault="001D5B4E" w:rsidP="009C5645">
      <w:pPr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u w:val="single"/>
          <w:lang w:eastAsia="ja-JP"/>
        </w:rPr>
        <w:lastRenderedPageBreak/>
        <w:t>Appendix Figures</w:t>
      </w:r>
    </w:p>
    <w:p w14:paraId="6CFF127D" w14:textId="77777777" w:rsidR="00EB6106" w:rsidRPr="00E90329" w:rsidRDefault="00EB6106">
      <w:pPr>
        <w:spacing w:after="0" w:line="360" w:lineRule="auto"/>
        <w:jc w:val="both"/>
        <w:rPr>
          <w:rFonts w:eastAsia="Times New Roman" w:cs="Times New Roman"/>
          <w:szCs w:val="24"/>
          <w:u w:val="single"/>
          <w:lang w:eastAsia="ja-JP"/>
        </w:rPr>
      </w:pPr>
    </w:p>
    <w:p w14:paraId="107534AF" w14:textId="14D17A8D" w:rsidR="00EB6106" w:rsidRPr="00E90329" w:rsidRDefault="00434622">
      <w:pPr>
        <w:spacing w:after="0" w:line="360" w:lineRule="auto"/>
        <w:jc w:val="both"/>
        <w:rPr>
          <w:rFonts w:eastAsia="Times New Roman" w:cs="Times New Roman"/>
          <w:szCs w:val="24"/>
          <w:u w:val="single"/>
          <w:lang w:eastAsia="ja-JP"/>
        </w:rPr>
      </w:pPr>
      <w:r w:rsidRPr="00E90329">
        <w:rPr>
          <w:noProof/>
          <w:lang w:val="en-US" w:eastAsia="ja-JP"/>
        </w:rPr>
        <w:drawing>
          <wp:inline distT="0" distB="0" distL="0" distR="0" wp14:anchorId="4F40753B" wp14:editId="76DE30C5">
            <wp:extent cx="5943600" cy="358226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82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72C702" w14:textId="77777777" w:rsidR="00F524FC" w:rsidRPr="00E90329" w:rsidRDefault="00F524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</w:p>
    <w:p w14:paraId="7D4982B9" w14:textId="513D9787" w:rsidR="006B30FA" w:rsidRPr="00E90329" w:rsidRDefault="00434622" w:rsidP="007E400A">
      <w:pPr>
        <w:spacing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 1: Timeline of a nosocomial outbreak in Jos, Nigeria, </w:t>
      </w:r>
      <w:r w:rsidR="00D5207A" w:rsidRPr="00E90329">
        <w:rPr>
          <w:rFonts w:eastAsia="Times New Roman" w:cs="Times New Roman"/>
          <w:b/>
          <w:szCs w:val="24"/>
          <w:lang w:eastAsia="ja-JP"/>
        </w:rPr>
        <w:t xml:space="preserve">in </w:t>
      </w:r>
      <w:r w:rsidRPr="00E90329">
        <w:rPr>
          <w:rFonts w:eastAsia="Times New Roman" w:cs="Times New Roman"/>
          <w:b/>
          <w:szCs w:val="24"/>
          <w:lang w:eastAsia="ja-JP"/>
        </w:rPr>
        <w:t>1970, adapted from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5Q0OibGG","properties":{"formattedCitation":"[10]","plainCitation":"[10]","noteIndex":0},"citationItems":[{"id":316,"uris":["http://zotero.org/users/4561370/items/G24L7FYG"],"uri":["http://zotero.org/users/4561370/items/G24L7FYG"],"itemData":{"id":316,"type":"article-journal","title":"Lassa fever Epidemiological aspects of the 1970 epidemic, Jos, Nigeria","container-title":"Transactions of the Royal Society of Tropical Medicine and Hygiene","page":"402-408","volume":"66","issue":"3","source":"Crossref","URL":"https://academic.oup.com/trstmh/article-lookup/doi/10.1016/0035-9203(72)90271-4","DOI":"10.1016/0035-9203(72)90271-4","ISSN":"00359203","language":"en","author":[{"family":"Carey","given":"D.E."},{"family":"Kemp","given":"G.E."},{"family":"White","given":"H.A."},{"family":"Pinneo","given":"L."},{"family":"Addy","given":"R.F."},{"family":"Fom","given":"A.L.M.D."},{"family":"Stroh","given":"G."},{"family":"Casals","given":"J."},{"family":"Henderson","given":"B.E."}],"issued":{"date-parts":[["1972",1]]},"accessed":{"date-parts":[["2018",6,28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10]</w:t>
      </w:r>
      <w:r w:rsidR="008A0409">
        <w:rPr>
          <w:rFonts w:cs="Times New Roman"/>
        </w:rPr>
        <w:fldChar w:fldCharType="end"/>
      </w:r>
      <w:r w:rsidRPr="00E90329">
        <w:rPr>
          <w:rFonts w:eastAsia="Times New Roman" w:cs="Times New Roman"/>
          <w:b/>
          <w:szCs w:val="24"/>
          <w:lang w:eastAsia="ja-JP"/>
        </w:rPr>
        <w:t xml:space="preserve">. </w:t>
      </w:r>
      <w:r w:rsidRPr="00E90329">
        <w:rPr>
          <w:rFonts w:eastAsia="Times New Roman" w:cs="Times New Roman"/>
          <w:szCs w:val="24"/>
          <w:lang w:eastAsia="ja-JP"/>
        </w:rPr>
        <w:t>Shaded grey areas indicate the exposure period, while shaded yellow areas span the time period from illness onset to death.</w:t>
      </w:r>
    </w:p>
    <w:p w14:paraId="0828DBBC" w14:textId="77777777" w:rsidR="006B30FA" w:rsidRPr="00E90329" w:rsidRDefault="006B30FA" w:rsidP="007E400A">
      <w:pPr>
        <w:spacing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szCs w:val="24"/>
          <w:lang w:eastAsia="ja-JP"/>
        </w:rPr>
        <w:br w:type="page"/>
      </w:r>
    </w:p>
    <w:p w14:paraId="22827DC3" w14:textId="5E7275C4" w:rsidR="00434622" w:rsidRPr="00E90329" w:rsidRDefault="006B30FA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noProof/>
          <w:szCs w:val="24"/>
          <w:lang w:val="en-US" w:eastAsia="ja-JP"/>
        </w:rPr>
        <w:lastRenderedPageBreak/>
        <w:drawing>
          <wp:inline distT="0" distB="0" distL="0" distR="0" wp14:anchorId="4501FBB0" wp14:editId="76A0B278">
            <wp:extent cx="5943600" cy="554736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output_14_0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F59BE" w14:textId="77777777" w:rsidR="00F524FC" w:rsidRPr="00E90329" w:rsidRDefault="00F524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</w:p>
    <w:p w14:paraId="64C26E77" w14:textId="5DD6DF10" w:rsidR="00C94AFC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2: Trace and density plots for the mea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incubation_mean”) and </w:t>
      </w:r>
      <w:r w:rsidR="00A01843">
        <w:rPr>
          <w:rFonts w:eastAsia="Times New Roman" w:cs="Times New Roman"/>
          <w:b/>
          <w:szCs w:val="24"/>
          <w:lang w:eastAsia="ja-JP"/>
        </w:rPr>
        <w:t xml:space="preserve">standard deviatio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</w:t>
      </w:r>
      <w:proofErr w:type="spellStart"/>
      <w:r w:rsidRPr="00E90329">
        <w:rPr>
          <w:rFonts w:eastAsia="Times New Roman" w:cs="Times New Roman"/>
          <w:b/>
          <w:szCs w:val="24"/>
          <w:lang w:eastAsia="ja-JP"/>
        </w:rPr>
        <w:t>incubation_</w:t>
      </w:r>
      <w:r w:rsidR="00A01843">
        <w:rPr>
          <w:rFonts w:eastAsia="Times New Roman" w:cs="Times New Roman"/>
          <w:b/>
          <w:szCs w:val="24"/>
          <w:lang w:eastAsia="ja-JP"/>
        </w:rPr>
        <w:t>sd</w:t>
      </w:r>
      <w:proofErr w:type="spellEnd"/>
      <w:r w:rsidRPr="00E90329">
        <w:rPr>
          <w:rFonts w:eastAsia="Times New Roman" w:cs="Times New Roman"/>
          <w:b/>
          <w:szCs w:val="24"/>
          <w:lang w:eastAsia="ja-JP"/>
        </w:rPr>
        <w:t>”) of the incubation period distribution.</w:t>
      </w:r>
    </w:p>
    <w:p w14:paraId="1214BE07" w14:textId="61D581D5" w:rsidR="006B30FA" w:rsidRPr="00E90329" w:rsidRDefault="006B30FA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noProof/>
          <w:szCs w:val="24"/>
          <w:lang w:val="en-US" w:eastAsia="ja-JP"/>
        </w:rPr>
        <w:lastRenderedPageBreak/>
        <w:drawing>
          <wp:inline distT="0" distB="0" distL="0" distR="0" wp14:anchorId="358C62A8" wp14:editId="0AF71E7A">
            <wp:extent cx="5943600" cy="554736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output_14_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CAC126" w14:textId="77777777" w:rsidR="00F524FC" w:rsidRPr="00E90329" w:rsidRDefault="00F524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</w:p>
    <w:p w14:paraId="3D60A7E5" w14:textId="6769195D" w:rsidR="00C94AFC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3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pair</w:t>
      </w:r>
      <w:r w:rsidR="00D5207A" w:rsidRPr="00E90329">
        <w:rPr>
          <w:rFonts w:eastAsia="Times New Roman" w:cs="Times New Roman"/>
          <w:b/>
          <w:szCs w:val="24"/>
          <w:lang w:eastAsia="ja-JP"/>
        </w:rPr>
        <w:t>s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of mea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incubation_mean”) and </w:t>
      </w:r>
      <w:r w:rsidR="00A01843">
        <w:rPr>
          <w:rFonts w:eastAsia="Times New Roman" w:cs="Times New Roman"/>
          <w:b/>
          <w:szCs w:val="24"/>
          <w:lang w:eastAsia="ja-JP"/>
        </w:rPr>
        <w:t xml:space="preserve">standard deviatio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i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</w:t>
      </w:r>
      <w:proofErr w:type="spellStart"/>
      <w:r w:rsidRPr="00E90329">
        <w:rPr>
          <w:rFonts w:eastAsia="Times New Roman" w:cs="Times New Roman"/>
          <w:b/>
          <w:szCs w:val="24"/>
          <w:lang w:eastAsia="ja-JP"/>
        </w:rPr>
        <w:t>incubation_</w:t>
      </w:r>
      <w:r w:rsidR="00A01843">
        <w:rPr>
          <w:rFonts w:eastAsia="Times New Roman" w:cs="Times New Roman"/>
          <w:b/>
          <w:szCs w:val="24"/>
          <w:lang w:eastAsia="ja-JP"/>
        </w:rPr>
        <w:t>sd</w:t>
      </w:r>
      <w:proofErr w:type="spellEnd"/>
      <w:r w:rsidRPr="00E90329">
        <w:rPr>
          <w:rFonts w:eastAsia="Times New Roman" w:cs="Times New Roman"/>
          <w:b/>
          <w:szCs w:val="24"/>
          <w:lang w:eastAsia="ja-JP"/>
        </w:rPr>
        <w:t xml:space="preserve">”)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values for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the incubation period distribution.</w:t>
      </w:r>
    </w:p>
    <w:p w14:paraId="4015D4E8" w14:textId="77777777" w:rsidR="00C94AFC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br w:type="page"/>
      </w:r>
    </w:p>
    <w:p w14:paraId="2095A485" w14:textId="01C56B2F" w:rsidR="00C94AFC" w:rsidRPr="00E90329" w:rsidRDefault="00C94A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noProof/>
          <w:szCs w:val="24"/>
          <w:lang w:val="en-US" w:eastAsia="ja-JP"/>
        </w:rPr>
        <w:lastRenderedPageBreak/>
        <w:drawing>
          <wp:inline distT="0" distB="0" distL="0" distR="0" wp14:anchorId="66310DD3" wp14:editId="1BB20E8A">
            <wp:extent cx="5943599" cy="5094514"/>
            <wp:effectExtent l="0" t="0" r="63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output_14_0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9" cy="5094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54CCC" w14:textId="77777777" w:rsidR="00F524FC" w:rsidRPr="00E90329" w:rsidRDefault="00F524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</w:p>
    <w:p w14:paraId="3CEFF6B7" w14:textId="258CBBE7" w:rsidR="00C94AFC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4: Trace and density plots for the mea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death_mean”) and </w:t>
      </w:r>
      <w:r w:rsidR="00A01843">
        <w:rPr>
          <w:rFonts w:eastAsia="Times New Roman" w:cs="Times New Roman"/>
          <w:b/>
          <w:szCs w:val="24"/>
          <w:lang w:eastAsia="ja-JP"/>
        </w:rPr>
        <w:t xml:space="preserve">standard deviatio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death_var”) of the distribution of the time period between illness onset and death.</w:t>
      </w:r>
    </w:p>
    <w:p w14:paraId="5CD8A4B1" w14:textId="77777777" w:rsidR="00C94AFC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br w:type="page"/>
      </w:r>
    </w:p>
    <w:p w14:paraId="7E330ED0" w14:textId="118AAFCE" w:rsidR="00C94AFC" w:rsidRPr="00E90329" w:rsidRDefault="00C94A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noProof/>
          <w:szCs w:val="24"/>
          <w:lang w:val="en-US" w:eastAsia="ja-JP"/>
        </w:rPr>
        <w:lastRenderedPageBreak/>
        <w:drawing>
          <wp:inline distT="0" distB="0" distL="0" distR="0" wp14:anchorId="3ED98AE8" wp14:editId="754F5D71">
            <wp:extent cx="5943599" cy="5094513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output_14_0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599" cy="5094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CC2CB7" w14:textId="77777777" w:rsidR="00F524FC" w:rsidRPr="00E90329" w:rsidRDefault="00F524FC" w:rsidP="007E400A">
      <w:pPr>
        <w:spacing w:after="0" w:line="360" w:lineRule="auto"/>
        <w:rPr>
          <w:rFonts w:eastAsia="Times New Roman" w:cs="Times New Roman"/>
          <w:szCs w:val="24"/>
          <w:lang w:eastAsia="ja-JP"/>
        </w:rPr>
      </w:pPr>
    </w:p>
    <w:p w14:paraId="3EDC125E" w14:textId="70760379" w:rsidR="00EE747B" w:rsidRPr="00E90329" w:rsidRDefault="00C94AFC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5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pair</w:t>
      </w:r>
      <w:r w:rsidR="00D5207A" w:rsidRPr="00E90329">
        <w:rPr>
          <w:rFonts w:eastAsia="Times New Roman" w:cs="Times New Roman"/>
          <w:b/>
          <w:szCs w:val="24"/>
          <w:lang w:eastAsia="ja-JP"/>
        </w:rPr>
        <w:t>s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of mean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death_mean”) and </w:t>
      </w:r>
      <w:r w:rsidR="00A01843">
        <w:rPr>
          <w:rFonts w:eastAsia="Times New Roman" w:cs="Times New Roman"/>
          <w:b/>
          <w:szCs w:val="24"/>
          <w:lang w:eastAsia="ja-JP"/>
        </w:rPr>
        <w:t>standard deviation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d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(“</w:t>
      </w:r>
      <w:proofErr w:type="spellStart"/>
      <w:r w:rsidRPr="00E90329">
        <w:rPr>
          <w:rFonts w:eastAsia="Times New Roman" w:cs="Times New Roman"/>
          <w:b/>
          <w:szCs w:val="24"/>
          <w:lang w:eastAsia="ja-JP"/>
        </w:rPr>
        <w:t>death_</w:t>
      </w:r>
      <w:r w:rsidR="00A01843">
        <w:rPr>
          <w:rFonts w:eastAsia="Times New Roman" w:cs="Times New Roman"/>
          <w:b/>
          <w:szCs w:val="24"/>
          <w:lang w:eastAsia="ja-JP"/>
        </w:rPr>
        <w:t>sd</w:t>
      </w:r>
      <w:proofErr w:type="spellEnd"/>
      <w:r w:rsidRPr="00E90329">
        <w:rPr>
          <w:rFonts w:eastAsia="Times New Roman" w:cs="Times New Roman"/>
          <w:b/>
          <w:szCs w:val="24"/>
          <w:lang w:eastAsia="ja-JP"/>
        </w:rPr>
        <w:t xml:space="preserve">”)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values for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the distribution of the time period between illness onset and death.</w:t>
      </w:r>
    </w:p>
    <w:p w14:paraId="54BE02D8" w14:textId="77777777" w:rsidR="00EE747B" w:rsidRPr="00E90329" w:rsidRDefault="00EE747B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br w:type="page"/>
      </w:r>
    </w:p>
    <w:p w14:paraId="5E197769" w14:textId="75159BCA" w:rsidR="00141924" w:rsidRPr="00E90329" w:rsidRDefault="00141924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noProof/>
          <w:szCs w:val="24"/>
          <w:lang w:val="en-US" w:eastAsia="ja-JP"/>
        </w:rPr>
        <w:lastRenderedPageBreak/>
        <w:drawing>
          <wp:inline distT="0" distB="0" distL="0" distR="0" wp14:anchorId="2C5B0794" wp14:editId="0AE9E503">
            <wp:extent cx="5486400" cy="25146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AppendixFig6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B9683B" w14:textId="00CAADDA" w:rsidR="00313B10" w:rsidRDefault="00EE747B" w:rsidP="007E400A">
      <w:pPr>
        <w:spacing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6: </w:t>
      </w:r>
      <w:r w:rsidR="00741B9E" w:rsidRPr="00E90329">
        <w:rPr>
          <w:rFonts w:eastAsia="Times New Roman" w:cs="Times New Roman"/>
          <w:b/>
          <w:szCs w:val="24"/>
          <w:lang w:eastAsia="ja-JP"/>
        </w:rPr>
        <w:t xml:space="preserve">Model </w:t>
      </w:r>
      <w:r w:rsidR="00EF5328" w:rsidRPr="00E90329">
        <w:rPr>
          <w:rFonts w:eastAsia="Times New Roman" w:cs="Times New Roman"/>
          <w:b/>
          <w:szCs w:val="24"/>
          <w:lang w:eastAsia="ja-JP"/>
        </w:rPr>
        <w:t>fit to the observed data of new cases (</w:t>
      </w:r>
      <w:r w:rsidR="00EF5328" w:rsidRPr="00E90329">
        <w:rPr>
          <w:rFonts w:eastAsia="Times New Roman" w:cs="Times New Roman"/>
          <w:b/>
          <w:i/>
          <w:szCs w:val="24"/>
          <w:lang w:eastAsia="ja-JP"/>
        </w:rPr>
        <w:t>a</w:t>
      </w:r>
      <w:r w:rsidR="00EF5328" w:rsidRPr="00E90329">
        <w:rPr>
          <w:rFonts w:eastAsia="Times New Roman" w:cs="Times New Roman"/>
          <w:b/>
          <w:szCs w:val="24"/>
          <w:lang w:eastAsia="ja-JP"/>
        </w:rPr>
        <w:t>) and fatal cases</w:t>
      </w:r>
      <w:r w:rsidR="00741B9E" w:rsidRPr="00E90329">
        <w:rPr>
          <w:rFonts w:eastAsia="Times New Roman" w:cs="Times New Roman"/>
          <w:b/>
          <w:szCs w:val="24"/>
          <w:lang w:eastAsia="ja-JP"/>
        </w:rPr>
        <w:t xml:space="preserve"> </w:t>
      </w:r>
      <w:r w:rsidR="00EF5328" w:rsidRPr="00E90329">
        <w:rPr>
          <w:rFonts w:eastAsia="Times New Roman" w:cs="Times New Roman"/>
          <w:b/>
          <w:szCs w:val="24"/>
          <w:lang w:eastAsia="ja-JP"/>
        </w:rPr>
        <w:t>(</w:t>
      </w:r>
      <w:r w:rsidR="00EF5328" w:rsidRPr="00E90329">
        <w:rPr>
          <w:rFonts w:eastAsia="Times New Roman" w:cs="Times New Roman"/>
          <w:b/>
          <w:i/>
          <w:szCs w:val="24"/>
          <w:lang w:eastAsia="ja-JP"/>
        </w:rPr>
        <w:t>b</w:t>
      </w:r>
      <w:r w:rsidR="00EF5328" w:rsidRPr="00E90329">
        <w:rPr>
          <w:rFonts w:eastAsia="Times New Roman" w:cs="Times New Roman"/>
          <w:b/>
          <w:szCs w:val="24"/>
          <w:lang w:eastAsia="ja-JP"/>
        </w:rPr>
        <w:t xml:space="preserve">) </w:t>
      </w:r>
      <w:r w:rsidR="00741B9E" w:rsidRPr="00E90329">
        <w:rPr>
          <w:rFonts w:eastAsia="Times New Roman" w:cs="Times New Roman"/>
          <w:b/>
          <w:szCs w:val="24"/>
          <w:lang w:eastAsia="ja-JP"/>
        </w:rPr>
        <w:t xml:space="preserve">using maximum likelihood estimation. </w:t>
      </w:r>
      <w:r w:rsidR="00EF5328" w:rsidRPr="00E90329">
        <w:t xml:space="preserve">Solid black line indicates the obtained average, whereas </w:t>
      </w:r>
      <w:r w:rsidR="00D5207A" w:rsidRPr="00E90329">
        <w:t xml:space="preserve">the </w:t>
      </w:r>
      <w:r w:rsidR="00EF5328" w:rsidRPr="00E90329">
        <w:t xml:space="preserve">shaded area </w:t>
      </w:r>
      <w:r w:rsidR="00D5207A" w:rsidRPr="00E90329">
        <w:t xml:space="preserve">shows the </w:t>
      </w:r>
      <w:r w:rsidR="00EF5328" w:rsidRPr="00E90329">
        <w:t xml:space="preserve">95% profile-based confidence intervals. </w:t>
      </w:r>
      <w:r w:rsidR="00FC767C" w:rsidRPr="00E90329">
        <w:rPr>
          <w:rFonts w:eastAsia="Times New Roman" w:cs="Times New Roman"/>
          <w:szCs w:val="24"/>
          <w:lang w:eastAsia="ja-JP"/>
        </w:rPr>
        <w:t xml:space="preserve">The fitted </w:t>
      </w:r>
      <w:r w:rsidR="00EF5328" w:rsidRPr="00E90329">
        <w:rPr>
          <w:rFonts w:eastAsia="Times New Roman" w:cs="Times New Roman"/>
          <w:szCs w:val="24"/>
          <w:lang w:eastAsia="ja-JP"/>
        </w:rPr>
        <w:t>e</w:t>
      </w:r>
      <w:r w:rsidR="00FC767C" w:rsidRPr="00E90329">
        <w:rPr>
          <w:rFonts w:eastAsia="Times New Roman" w:cs="Times New Roman"/>
          <w:szCs w:val="24"/>
          <w:lang w:eastAsia="ja-JP"/>
        </w:rPr>
        <w:t xml:space="preserve">xposure rate </w:t>
      </w:r>
      <w:r w:rsidR="00EF5328" w:rsidRPr="00E90329">
        <w:rPr>
          <w:rFonts w:eastAsia="Times New Roman" w:cs="Times New Roman"/>
          <w:szCs w:val="24"/>
          <w:lang w:eastAsia="ja-JP"/>
        </w:rPr>
        <w:t xml:space="preserve">as a function of calendar week is </w:t>
      </w:r>
      <w:r w:rsidR="00FC767C" w:rsidRPr="00E90329">
        <w:rPr>
          <w:rFonts w:eastAsia="Times New Roman" w:cs="Times New Roman"/>
          <w:szCs w:val="24"/>
          <w:lang w:eastAsia="ja-JP"/>
        </w:rPr>
        <w:t xml:space="preserve">shown in </w:t>
      </w:r>
      <w:r w:rsidR="00D5207A" w:rsidRPr="00E90329">
        <w:rPr>
          <w:rFonts w:eastAsia="Times New Roman" w:cs="Times New Roman"/>
          <w:szCs w:val="24"/>
          <w:lang w:eastAsia="ja-JP"/>
        </w:rPr>
        <w:t>the i</w:t>
      </w:r>
      <w:r w:rsidR="00FC767C" w:rsidRPr="00E90329">
        <w:rPr>
          <w:rFonts w:eastAsia="Times New Roman" w:cs="Times New Roman"/>
          <w:szCs w:val="24"/>
          <w:lang w:eastAsia="ja-JP"/>
        </w:rPr>
        <w:t>nset of (a).</w:t>
      </w:r>
    </w:p>
    <w:p w14:paraId="7A7C25AF" w14:textId="77777777" w:rsidR="00313B10" w:rsidRDefault="00313B10">
      <w:pPr>
        <w:rPr>
          <w:rFonts w:eastAsia="Times New Roman" w:cs="Times New Roman"/>
          <w:szCs w:val="24"/>
          <w:lang w:eastAsia="ja-JP"/>
        </w:rPr>
      </w:pPr>
      <w:r>
        <w:rPr>
          <w:rFonts w:eastAsia="Times New Roman" w:cs="Times New Roman"/>
          <w:szCs w:val="24"/>
          <w:lang w:eastAsia="ja-JP"/>
        </w:rPr>
        <w:br w:type="page"/>
      </w:r>
    </w:p>
    <w:p w14:paraId="3C8D1B48" w14:textId="77777777" w:rsidR="00313B10" w:rsidRPr="00E90329" w:rsidRDefault="00313B10" w:rsidP="00313B10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noProof/>
          <w:szCs w:val="24"/>
          <w:lang w:val="en-US" w:eastAsia="ja-JP"/>
        </w:rPr>
        <w:lastRenderedPageBreak/>
        <w:drawing>
          <wp:inline distT="0" distB="0" distL="0" distR="0" wp14:anchorId="53AE5B8C" wp14:editId="4DD77CCA">
            <wp:extent cx="5486400" cy="25146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AppendixFig6.tif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C8030" w14:textId="21840857" w:rsidR="00313B10" w:rsidRPr="00E90329" w:rsidRDefault="00313B10" w:rsidP="00313B10">
      <w:pPr>
        <w:spacing w:line="360" w:lineRule="auto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>
        <w:rPr>
          <w:rFonts w:eastAsia="Times New Roman" w:cs="Times New Roman"/>
          <w:b/>
          <w:szCs w:val="24"/>
          <w:lang w:eastAsia="ja-JP"/>
        </w:rPr>
        <w:t>7</w:t>
      </w:r>
      <w:r w:rsidRPr="00E90329">
        <w:rPr>
          <w:rFonts w:eastAsia="Times New Roman" w:cs="Times New Roman"/>
          <w:b/>
          <w:szCs w:val="24"/>
          <w:lang w:eastAsia="ja-JP"/>
        </w:rPr>
        <w:t>: Model fit to the observed data of new cases (</w:t>
      </w:r>
      <w:r w:rsidRPr="00E90329">
        <w:rPr>
          <w:rFonts w:eastAsia="Times New Roman" w:cs="Times New Roman"/>
          <w:b/>
          <w:i/>
          <w:szCs w:val="24"/>
          <w:lang w:eastAsia="ja-JP"/>
        </w:rPr>
        <w:t>a</w:t>
      </w:r>
      <w:r w:rsidRPr="00E90329">
        <w:rPr>
          <w:rFonts w:eastAsia="Times New Roman" w:cs="Times New Roman"/>
          <w:b/>
          <w:szCs w:val="24"/>
          <w:lang w:eastAsia="ja-JP"/>
        </w:rPr>
        <w:t>) and fatal cases (</w:t>
      </w:r>
      <w:r w:rsidRPr="00E90329">
        <w:rPr>
          <w:rFonts w:eastAsia="Times New Roman" w:cs="Times New Roman"/>
          <w:b/>
          <w:i/>
          <w:szCs w:val="24"/>
          <w:lang w:eastAsia="ja-JP"/>
        </w:rPr>
        <w:t>b</w:t>
      </w:r>
      <w:r w:rsidRPr="00E90329">
        <w:rPr>
          <w:rFonts w:eastAsia="Times New Roman" w:cs="Times New Roman"/>
          <w:b/>
          <w:szCs w:val="24"/>
          <w:lang w:eastAsia="ja-JP"/>
        </w:rPr>
        <w:t>) using maximum likelihood estimation</w:t>
      </w:r>
      <w:r>
        <w:rPr>
          <w:rFonts w:eastAsia="Times New Roman" w:cs="Times New Roman"/>
          <w:b/>
          <w:szCs w:val="24"/>
          <w:lang w:eastAsia="ja-JP"/>
        </w:rPr>
        <w:t xml:space="preserve"> for the alternative model with (single) constant exposure rate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. </w:t>
      </w:r>
      <w:r w:rsidRPr="00E90329">
        <w:t xml:space="preserve">Solid black line indicates the obtained average, whereas the shaded area shows the 95% profile-based confidence intervals. </w:t>
      </w:r>
      <w:r w:rsidRPr="00E90329">
        <w:rPr>
          <w:rFonts w:eastAsia="Times New Roman" w:cs="Times New Roman"/>
          <w:szCs w:val="24"/>
          <w:lang w:eastAsia="ja-JP"/>
        </w:rPr>
        <w:t>The fitted exposure rate as a function of calendar week is shown in the inset of (a).</w:t>
      </w:r>
    </w:p>
    <w:p w14:paraId="3BFD55A0" w14:textId="77777777" w:rsidR="0055262A" w:rsidRPr="00E90329" w:rsidRDefault="0055262A" w:rsidP="007E400A">
      <w:pPr>
        <w:spacing w:line="360" w:lineRule="auto"/>
        <w:rPr>
          <w:rFonts w:eastAsia="Times New Roman" w:cs="Times New Roman"/>
          <w:szCs w:val="24"/>
          <w:lang w:eastAsia="ja-JP"/>
        </w:rPr>
      </w:pPr>
    </w:p>
    <w:p w14:paraId="6E2CEE5C" w14:textId="48222D7A" w:rsidR="00A955D1" w:rsidRPr="00E90329" w:rsidRDefault="00A955D1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2A2C8EC5" wp14:editId="74FA2029">
            <wp:extent cx="5943600" cy="55473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18156E" w14:textId="1415D589" w:rsidR="0055262A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B81FA3">
        <w:rPr>
          <w:rFonts w:eastAsia="Times New Roman" w:cs="Times New Roman"/>
          <w:b/>
          <w:szCs w:val="24"/>
          <w:lang w:eastAsia="ja-JP"/>
        </w:rPr>
        <w:t>8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Trace and density plots for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7B2DA15B" w14:textId="77777777" w:rsidR="00A955D1" w:rsidRPr="00E90329" w:rsidRDefault="00A955D1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br w:type="page"/>
      </w:r>
    </w:p>
    <w:p w14:paraId="0D149AA7" w14:textId="68DCB43F" w:rsidR="00A955D1" w:rsidRPr="00E90329" w:rsidRDefault="00A955D1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5A14D5DE" wp14:editId="7A94D6E1">
            <wp:extent cx="5943600" cy="55473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E4ECC" w14:textId="734D09EF" w:rsidR="0055262A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>
        <w:rPr>
          <w:rFonts w:eastAsia="Times New Roman" w:cs="Times New Roman"/>
          <w:b/>
          <w:szCs w:val="24"/>
          <w:lang w:eastAsia="ja-JP"/>
        </w:rPr>
        <w:t>9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the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pair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37F66365" w14:textId="18D42764" w:rsidR="00034C3B" w:rsidRPr="00E90329" w:rsidRDefault="0058356A" w:rsidP="007E400A">
      <w:pPr>
        <w:spacing w:line="360" w:lineRule="auto"/>
      </w:pPr>
      <w:r>
        <w:rPr>
          <w:noProof/>
          <w:lang w:val="en-US" w:eastAsia="ja-JP"/>
        </w:rPr>
        <w:lastRenderedPageBreak/>
        <w:drawing>
          <wp:inline distT="0" distB="0" distL="0" distR="0" wp14:anchorId="64149F38" wp14:editId="3964BC55">
            <wp:extent cx="5943600" cy="554736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Appendix Figure 9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89D59" w14:textId="26DBB750" w:rsidR="0055262A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>
        <w:rPr>
          <w:rFonts w:eastAsia="Times New Roman" w:cs="Times New Roman"/>
          <w:b/>
          <w:szCs w:val="24"/>
          <w:lang w:eastAsia="ja-JP"/>
        </w:rPr>
        <w:t>10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Trace and density plots for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5A923673" w14:textId="65D3C04F" w:rsidR="0055262A" w:rsidRPr="00E90329" w:rsidRDefault="00034C3B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3450FBDA" wp14:editId="6FEC5DFA">
            <wp:extent cx="5943600" cy="554736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1</w:t>
      </w:r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 the</w:t>
      </w:r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 pair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Sup>
          <m:sSub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a</m:t>
            </m:r>
          </m:sup>
        </m:sSubSup>
      </m:oMath>
      <w:r w:rsidR="0055262A"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1A7C1513" w14:textId="159854F0" w:rsidR="00034C3B" w:rsidRPr="00E90329" w:rsidRDefault="00034C3B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0A3C395D" wp14:editId="330450BF">
            <wp:extent cx="5943600" cy="554736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301426" w14:textId="25008767" w:rsidR="0055262A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2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Trace and density plots for </w:t>
      </w:r>
      <m:oMath>
        <m:sSup>
          <m:s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p>
          <m:s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2827334A" w14:textId="52E53BE3" w:rsidR="00034C3B" w:rsidRPr="00E90329" w:rsidRDefault="00034C3B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56D0B6EB" wp14:editId="049DBA33">
            <wp:extent cx="5943600" cy="554736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0A1BF5" w14:textId="6650FEC3" w:rsidR="0055262A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3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 the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pair </w:t>
      </w:r>
      <m:oMath>
        <m:sSup>
          <m:s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p>
          <m:s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sd</m:t>
            </m:r>
          </m:e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q</m:t>
            </m:r>
          </m:sup>
        </m:sSup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3BD2282A" w14:textId="30DAE012" w:rsidR="0055262A" w:rsidRPr="00E90329" w:rsidRDefault="0038066D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543E5F31" wp14:editId="0A106846">
            <wp:extent cx="5943600" cy="554736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4</w:t>
      </w:r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: Trace and density plots for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</m:sSub>
      </m:oMath>
      <w:r w:rsidR="0055262A"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</m:sSub>
      </m:oMath>
      <w:r w:rsidR="0055262A"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743F63E7" w14:textId="6DE50737" w:rsidR="0038066D" w:rsidRPr="00E90329" w:rsidRDefault="0038066D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4B19BCD3" wp14:editId="0B774E3B">
            <wp:extent cx="5943600" cy="554736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3A67AF" w14:textId="2F215D3D" w:rsidR="0038066D" w:rsidRPr="00E90329" w:rsidRDefault="0055262A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5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Autocorrelation plots </w:t>
      </w:r>
      <w:r w:rsidR="00D5207A" w:rsidRPr="00E90329">
        <w:rPr>
          <w:rFonts w:eastAsia="Times New Roman" w:cs="Times New Roman"/>
          <w:b/>
          <w:szCs w:val="24"/>
          <w:lang w:eastAsia="ja-JP"/>
        </w:rPr>
        <w:t>for the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pair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1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b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b>
        </m:sSub>
      </m:oMath>
      <w:r w:rsidRPr="00E90329">
        <w:rPr>
          <w:rFonts w:eastAsia="Times New Roman" w:cs="Times New Roman"/>
          <w:b/>
          <w:szCs w:val="24"/>
          <w:lang w:eastAsia="ja-JP"/>
        </w:rPr>
        <w:t>.</w:t>
      </w:r>
    </w:p>
    <w:p w14:paraId="1D7DBE29" w14:textId="77777777" w:rsidR="0038066D" w:rsidRPr="00E90329" w:rsidRDefault="0038066D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br w:type="page"/>
      </w:r>
    </w:p>
    <w:p w14:paraId="4FA6EF1E" w14:textId="067A455E" w:rsidR="0055262A" w:rsidRPr="00E90329" w:rsidRDefault="0038066D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noProof/>
          <w:lang w:val="en-US" w:eastAsia="ja-JP"/>
        </w:rPr>
        <w:lastRenderedPageBreak/>
        <w:drawing>
          <wp:inline distT="0" distB="0" distL="0" distR="0" wp14:anchorId="35F708A5" wp14:editId="20559FD0">
            <wp:extent cx="5943600" cy="59436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C98ED" w14:textId="1FC34EFA" w:rsidR="0038066D" w:rsidRPr="00E90329" w:rsidRDefault="0038066D" w:rsidP="007E400A">
      <w:pPr>
        <w:spacing w:line="360" w:lineRule="auto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 xml:space="preserve">Appendix Figure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6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Inference of </w:t>
      </w:r>
      <w:r w:rsidR="00E90D87" w:rsidRPr="00E90329">
        <w:rPr>
          <w:rFonts w:eastAsia="Times New Roman" w:cs="Times New Roman"/>
          <w:b/>
          <w:szCs w:val="24"/>
          <w:lang w:eastAsia="ja-JP"/>
        </w:rPr>
        <w:t xml:space="preserve">the </w:t>
      </w:r>
      <w:r w:rsidRPr="00E90329">
        <w:rPr>
          <w:rFonts w:eastAsia="Times New Roman" w:cs="Times New Roman"/>
          <w:b/>
          <w:szCs w:val="24"/>
          <w:lang w:eastAsia="ja-JP"/>
        </w:rPr>
        <w:t>model parameters using MCMC iterations.</w:t>
      </w:r>
    </w:p>
    <w:p w14:paraId="6BE5E564" w14:textId="0309EA00" w:rsidR="00600925" w:rsidRPr="00E90329" w:rsidRDefault="00600925">
      <w:pPr>
        <w:spacing w:after="0" w:line="360" w:lineRule="auto"/>
        <w:jc w:val="center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noProof/>
          <w:szCs w:val="24"/>
          <w:lang w:val="en-US" w:eastAsia="ja-JP"/>
        </w:rPr>
        <w:lastRenderedPageBreak/>
        <w:drawing>
          <wp:inline distT="0" distB="0" distL="0" distR="0" wp14:anchorId="73B86E02" wp14:editId="05612BA1">
            <wp:extent cx="3342555" cy="2204133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7485" cy="22205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E0F68" w14:textId="77777777" w:rsidR="00600925" w:rsidRPr="00E90329" w:rsidRDefault="00600925">
      <w:pPr>
        <w:spacing w:after="0" w:line="360" w:lineRule="auto"/>
        <w:jc w:val="distribute"/>
        <w:rPr>
          <w:rFonts w:eastAsia="Times New Roman" w:cs="Times New Roman"/>
          <w:b/>
          <w:szCs w:val="24"/>
          <w:lang w:eastAsia="ja-JP"/>
        </w:rPr>
      </w:pPr>
    </w:p>
    <w:p w14:paraId="669B1785" w14:textId="24457F8D" w:rsidR="003939A3" w:rsidRDefault="00600925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>Appendix Fig</w:t>
      </w:r>
      <w:r w:rsidR="00C25DA3" w:rsidRPr="00E90329">
        <w:rPr>
          <w:rFonts w:eastAsia="Times New Roman" w:cs="Times New Roman"/>
          <w:b/>
          <w:szCs w:val="24"/>
          <w:lang w:eastAsia="ja-JP"/>
        </w:rPr>
        <w:t>ure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</w:t>
      </w:r>
      <w:r w:rsidR="003939A3" w:rsidRPr="00E90329">
        <w:rPr>
          <w:rFonts w:eastAsia="Times New Roman" w:cs="Times New Roman"/>
          <w:b/>
          <w:szCs w:val="24"/>
          <w:lang w:eastAsia="ja-JP"/>
        </w:rPr>
        <w:t>1</w:t>
      </w:r>
      <w:r w:rsidR="003939A3">
        <w:rPr>
          <w:rFonts w:eastAsia="Times New Roman" w:cs="Times New Roman"/>
          <w:b/>
          <w:szCs w:val="24"/>
          <w:lang w:eastAsia="ja-JP"/>
        </w:rPr>
        <w:t>7</w:t>
      </w:r>
      <w:r w:rsidRPr="00E90329">
        <w:rPr>
          <w:rFonts w:eastAsia="Times New Roman" w:cs="Times New Roman"/>
          <w:b/>
          <w:szCs w:val="24"/>
          <w:lang w:eastAsia="ja-JP"/>
        </w:rPr>
        <w:t>: Difference in rainfall pattern</w:t>
      </w:r>
      <w:r w:rsidR="00E90D87" w:rsidRPr="00E90329">
        <w:rPr>
          <w:rFonts w:eastAsia="Times New Roman" w:cs="Times New Roman"/>
          <w:b/>
          <w:szCs w:val="24"/>
          <w:lang w:eastAsia="ja-JP"/>
        </w:rPr>
        <w:t>s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 between Nigeria (black) and Tanzania (green). </w:t>
      </w:r>
      <w:r w:rsidRPr="00E90329">
        <w:rPr>
          <w:rFonts w:eastAsia="Times New Roman" w:cs="Times New Roman"/>
          <w:szCs w:val="24"/>
          <w:lang w:eastAsia="ja-JP"/>
        </w:rPr>
        <w:t xml:space="preserve">The location used for Tanzania was </w:t>
      </w:r>
      <w:r w:rsidR="00947226">
        <w:rPr>
          <w:position w:val="-6"/>
        </w:rPr>
        <w:pict w14:anchorId="4207CF5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.25pt;height:15.75pt">
            <v:imagedata r:id="rId25" o:title=""/>
          </v:shape>
        </w:pict>
      </w:r>
      <w:r w:rsidRPr="00E90329">
        <w:rPr>
          <w:rFonts w:eastAsia="Times New Roman" w:cs="Times New Roman"/>
          <w:szCs w:val="24"/>
          <w:lang w:eastAsia="ja-JP"/>
        </w:rPr>
        <w:t xml:space="preserve">S, </w:t>
      </w:r>
      <w:r w:rsidR="00947226">
        <w:rPr>
          <w:position w:val="-6"/>
        </w:rPr>
        <w:pict w14:anchorId="61A42A48">
          <v:shape id="_x0000_i1026" type="#_x0000_t75" style="width:33.75pt;height:15.75pt">
            <v:imagedata r:id="rId26" o:title=""/>
          </v:shape>
        </w:pict>
      </w:r>
      <w:r w:rsidRPr="00E90329">
        <w:rPr>
          <w:rFonts w:eastAsia="Times New Roman" w:cs="Times New Roman"/>
          <w:szCs w:val="24"/>
          <w:lang w:eastAsia="ja-JP"/>
        </w:rPr>
        <w:t>E</w:t>
      </w:r>
      <w:r w:rsidR="00E90D87" w:rsidRPr="00E90329">
        <w:rPr>
          <w:rFonts w:eastAsia="Times New Roman" w:cs="Times New Roman"/>
          <w:szCs w:val="24"/>
          <w:lang w:eastAsia="ja-JP"/>
        </w:rPr>
        <w:t>, which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E90D87" w:rsidRPr="00E90329">
        <w:rPr>
          <w:rFonts w:eastAsia="Times New Roman" w:cs="Times New Roman"/>
          <w:szCs w:val="24"/>
          <w:lang w:eastAsia="ja-JP"/>
        </w:rPr>
        <w:t>was the</w:t>
      </w:r>
      <w:r w:rsidRPr="00E90329">
        <w:rPr>
          <w:rFonts w:eastAsia="Times New Roman" w:cs="Times New Roman"/>
          <w:szCs w:val="24"/>
          <w:lang w:eastAsia="ja-JP"/>
        </w:rPr>
        <w:t xml:space="preserve"> data collection site in the original study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WWBXQYHS","properties":{"formattedCitation":"[11]","plainCitation":"[11]","noteIndex":0},"citationItems":[{"id":151,"uris":["http://zotero.org/users/4561370/items/L7V2N5WD"],"uri":["http://zotero.org/users/4561370/items/L7V2N5WD"],"itemData":{"id":151,"type":"article-journal","title":"Comparison of multimammate mouse (Mastomys natalensis) demography in monoculture and mosaic agricultural habitat: Implications for pest management","container-title":"Crop Protection","page":"647-654","volume":"28","issue":"8","source":"CrossRef","URL":"http://linkinghub.elsevier.com/retrieve/pii/S0261219409000738","DOI":"10.1016/j.cropro.2009.03.018","ISSN":"02612194","shortTitle":"Comparison of multimammate mouse (Mastomys natalensis) demography in monoculture and mosaic agricultural habitat","language":"en","author":[{"family":"Sluydts","given":"Vincent"},{"family":"Davis","given":"Stephen"},{"family":"Mercelis","given":"Saskia"},{"family":"Leirs","given":"Herwig"}],"issued":{"date-parts":[["2009",8]]},"accessed":{"date-parts":[["2017",11,28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11]</w:t>
      </w:r>
      <w:r w:rsidR="008A0409">
        <w:rPr>
          <w:rFonts w:cs="Times New Roman"/>
        </w:rPr>
        <w:fldChar w:fldCharType="end"/>
      </w:r>
      <w:r w:rsidRPr="00E90329">
        <w:rPr>
          <w:rFonts w:eastAsia="Times New Roman" w:cs="Times New Roman"/>
          <w:szCs w:val="24"/>
          <w:lang w:eastAsia="ja-JP"/>
        </w:rPr>
        <w:t>. The closeness was restrained by gridded data point distribution in the global precipitation dataset</w:t>
      </w:r>
      <w:r w:rsidR="008A0409">
        <w:rPr>
          <w:rFonts w:cs="Times New Roman"/>
        </w:rPr>
        <w:t xml:space="preserve"> </w:t>
      </w:r>
      <w:r w:rsidR="008A0409">
        <w:rPr>
          <w:rFonts w:cs="Times New Roman"/>
        </w:rPr>
        <w:fldChar w:fldCharType="begin"/>
      </w:r>
      <w:r w:rsidR="00E85637">
        <w:rPr>
          <w:rFonts w:cs="Times New Roman"/>
        </w:rPr>
        <w:instrText xml:space="preserve"> ADDIN ZOTERO_ITEM CSL_CITATION {"citationID":"liCBEE0y","properties":{"formattedCitation":"[12]","plainCitation":"[12]","noteIndex":0},"citationItems":[{"id":153,"uris":["http://zotero.org/users/4561370/items/W3AUHEAX"],"uri":["http://zotero.org/users/4561370/items/W3AUHEAX"],"itemData":{"id":153,"type":"article","title":"Climatic Research Unit (CRU) time-series datasets of variations in climate with variations in other phenomena. NCAS British Atmospheric Data Centre. Assessed August 2017","author":[{"literal":"University of East Anglia Climatic Research Unit"},{"family":"Jones","given":"P. D."},{"family":"Harris","given":"I. C."}],"issued":{"date-parts":[["2008"]]}}}],"schema":"https://github.com/citation-style-language/schema/raw/master/csl-citation.json"} </w:instrText>
      </w:r>
      <w:r w:rsidR="008A0409">
        <w:rPr>
          <w:rFonts w:cs="Times New Roman"/>
        </w:rPr>
        <w:fldChar w:fldCharType="separate"/>
      </w:r>
      <w:r w:rsidR="00E85637" w:rsidRPr="00E85637">
        <w:rPr>
          <w:rFonts w:cs="Times New Roman"/>
        </w:rPr>
        <w:t>[12]</w:t>
      </w:r>
      <w:r w:rsidR="008A0409">
        <w:rPr>
          <w:rFonts w:cs="Times New Roman"/>
        </w:rPr>
        <w:fldChar w:fldCharType="end"/>
      </w:r>
      <w:r w:rsidRPr="00E90329">
        <w:rPr>
          <w:rFonts w:eastAsia="Times New Roman" w:cs="Times New Roman"/>
          <w:szCs w:val="24"/>
          <w:lang w:eastAsia="ja-JP"/>
        </w:rPr>
        <w:t>.</w:t>
      </w:r>
      <w:r w:rsidR="00B20553" w:rsidRPr="00E90329">
        <w:rPr>
          <w:rFonts w:eastAsia="Times New Roman" w:cs="Times New Roman"/>
          <w:szCs w:val="24"/>
          <w:lang w:eastAsia="ja-JP"/>
        </w:rPr>
        <w:t xml:space="preserve"> Blue points indicate the starting</w:t>
      </w:r>
      <w:r w:rsidRPr="00E90329">
        <w:rPr>
          <w:rFonts w:eastAsia="Times New Roman" w:cs="Times New Roman"/>
          <w:szCs w:val="24"/>
          <w:lang w:eastAsia="ja-JP"/>
        </w:rPr>
        <w:t xml:space="preserve"> </w:t>
      </w:r>
      <w:r w:rsidR="00B20553" w:rsidRPr="00E90329">
        <w:rPr>
          <w:rFonts w:eastAsia="Times New Roman" w:cs="Times New Roman"/>
          <w:szCs w:val="24"/>
          <w:lang w:eastAsia="ja-JP"/>
        </w:rPr>
        <w:t>points for the dry</w:t>
      </w:r>
      <w:r w:rsidRPr="00E90329">
        <w:rPr>
          <w:rFonts w:eastAsia="Times New Roman" w:cs="Times New Roman"/>
          <w:szCs w:val="24"/>
          <w:lang w:eastAsia="ja-JP"/>
        </w:rPr>
        <w:t xml:space="preserve"> seasons.</w:t>
      </w:r>
    </w:p>
    <w:p w14:paraId="31F0D2E6" w14:textId="77777777" w:rsidR="003939A3" w:rsidRDefault="003939A3">
      <w:pPr>
        <w:rPr>
          <w:rFonts w:eastAsia="Times New Roman" w:cs="Times New Roman"/>
          <w:szCs w:val="24"/>
          <w:lang w:eastAsia="ja-JP"/>
        </w:rPr>
      </w:pPr>
      <w:r>
        <w:rPr>
          <w:rFonts w:eastAsia="Times New Roman" w:cs="Times New Roman"/>
          <w:szCs w:val="24"/>
          <w:lang w:eastAsia="ja-JP"/>
        </w:rPr>
        <w:br w:type="page"/>
      </w:r>
    </w:p>
    <w:p w14:paraId="045E9CFB" w14:textId="77777777" w:rsidR="003939A3" w:rsidRPr="00E90329" w:rsidRDefault="003939A3" w:rsidP="003939A3">
      <w:pPr>
        <w:spacing w:after="0" w:line="360" w:lineRule="auto"/>
        <w:jc w:val="center"/>
        <w:rPr>
          <w:rFonts w:eastAsia="Times New Roman" w:cs="Times New Roman"/>
          <w:b/>
          <w:szCs w:val="24"/>
          <w:lang w:eastAsia="ja-JP"/>
        </w:rPr>
      </w:pPr>
      <w:r w:rsidRPr="00E90329">
        <w:rPr>
          <w:rFonts w:eastAsia="Times New Roman" w:cs="Times New Roman"/>
          <w:b/>
          <w:noProof/>
          <w:szCs w:val="24"/>
          <w:lang w:val="en-US" w:eastAsia="ja-JP"/>
        </w:rPr>
        <w:lastRenderedPageBreak/>
        <w:drawing>
          <wp:inline distT="0" distB="0" distL="0" distR="0" wp14:anchorId="64D1CFAC" wp14:editId="44293A52">
            <wp:extent cx="5034642" cy="352425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8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2491" cy="35297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B8F7CA" w14:textId="77777777" w:rsidR="003939A3" w:rsidRPr="00E90329" w:rsidRDefault="003939A3" w:rsidP="003939A3">
      <w:pPr>
        <w:spacing w:after="0" w:line="360" w:lineRule="auto"/>
        <w:jc w:val="distribute"/>
        <w:rPr>
          <w:rFonts w:eastAsia="Times New Roman" w:cs="Times New Roman"/>
          <w:b/>
          <w:szCs w:val="24"/>
          <w:lang w:eastAsia="ja-JP"/>
        </w:rPr>
      </w:pPr>
    </w:p>
    <w:p w14:paraId="1F06D97A" w14:textId="0C418A4A" w:rsidR="003939A3" w:rsidRDefault="003939A3" w:rsidP="003939A3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  <w:r w:rsidRPr="00E90329">
        <w:rPr>
          <w:rFonts w:eastAsia="Times New Roman" w:cs="Times New Roman"/>
          <w:b/>
          <w:szCs w:val="24"/>
          <w:lang w:eastAsia="ja-JP"/>
        </w:rPr>
        <w:t>Appendix Figure 1</w:t>
      </w:r>
      <w:r>
        <w:rPr>
          <w:rFonts w:eastAsia="Times New Roman" w:cs="Times New Roman"/>
          <w:b/>
          <w:szCs w:val="24"/>
          <w:lang w:eastAsia="ja-JP"/>
        </w:rPr>
        <w:t>8</w:t>
      </w:r>
      <w:r w:rsidRPr="00E90329">
        <w:rPr>
          <w:rFonts w:eastAsia="Times New Roman" w:cs="Times New Roman"/>
          <w:b/>
          <w:szCs w:val="24"/>
          <w:lang w:eastAsia="ja-JP"/>
        </w:rPr>
        <w:t xml:space="preserve">: </w:t>
      </w:r>
      <w:r>
        <w:rPr>
          <w:rFonts w:eastAsia="Times New Roman" w:cs="Times New Roman"/>
          <w:b/>
          <w:szCs w:val="24"/>
          <w:lang w:eastAsia="ja-JP"/>
        </w:rPr>
        <w:t xml:space="preserve">Numerical minimization of the </w:t>
      </w:r>
      <m:oMath>
        <m:sSup>
          <m:sSupPr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sSup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χ</m:t>
            </m:r>
          </m:e>
          <m:sup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2</m:t>
            </m:r>
          </m:sup>
        </m:sSup>
      </m:oMath>
      <w:r>
        <w:rPr>
          <w:rFonts w:eastAsia="Times New Roman" w:cs="Times New Roman"/>
          <w:b/>
          <w:szCs w:val="24"/>
          <w:lang w:eastAsia="ja-JP"/>
        </w:rPr>
        <w:t xml:space="preserve"> value over two parameters </w:t>
      </w:r>
      <m:oMath>
        <m:r>
          <m:rPr>
            <m:sty m:val="bi"/>
          </m:rPr>
          <w:rPr>
            <w:rFonts w:ascii="Cambria Math" w:eastAsia="Times New Roman" w:hAnsi="Cambria Math" w:cs="Times New Roman"/>
            <w:szCs w:val="24"/>
            <w:lang w:eastAsia="ja-JP"/>
          </w:rPr>
          <m:t>s</m:t>
        </m:r>
      </m:oMath>
      <w:r>
        <w:rPr>
          <w:rFonts w:eastAsia="Times New Roman" w:cs="Times New Roman"/>
          <w:b/>
          <w:szCs w:val="24"/>
          <w:lang w:eastAsia="ja-JP"/>
        </w:rPr>
        <w:t xml:space="preserve"> and </w:t>
      </w:r>
      <m:oMath>
        <m:acc>
          <m:accPr>
            <m:chr m:val="̅"/>
            <m:ctrlPr>
              <w:rPr>
                <w:rFonts w:ascii="Cambria Math" w:eastAsia="Times New Roman" w:hAnsi="Cambria Math" w:cs="Times New Roman"/>
                <w:b/>
                <w:i/>
                <w:szCs w:val="24"/>
                <w:lang w:eastAsia="ja-JP"/>
              </w:rPr>
            </m:ctrlPr>
          </m:accPr>
          <m:e>
            <m:r>
              <m:rPr>
                <m:sty m:val="bi"/>
              </m:rPr>
              <w:rPr>
                <w:rFonts w:ascii="Cambria Math" w:eastAsia="Times New Roman" w:hAnsi="Cambria Math" w:cs="Times New Roman"/>
                <w:szCs w:val="24"/>
                <w:lang w:eastAsia="ja-JP"/>
              </w:rPr>
              <m:t>N</m:t>
            </m:r>
          </m:e>
        </m:acc>
      </m:oMath>
      <w:r>
        <w:rPr>
          <w:rFonts w:eastAsia="Times New Roman" w:cs="Times New Roman"/>
          <w:b/>
          <w:szCs w:val="24"/>
          <w:lang w:eastAsia="ja-JP"/>
        </w:rPr>
        <w:t>.</w:t>
      </w:r>
    </w:p>
    <w:p w14:paraId="53EA575B" w14:textId="77777777" w:rsidR="003939A3" w:rsidRDefault="003939A3">
      <w:pPr>
        <w:spacing w:line="360" w:lineRule="auto"/>
        <w:jc w:val="both"/>
        <w:rPr>
          <w:rFonts w:eastAsia="Times New Roman" w:cs="Times New Roman"/>
          <w:szCs w:val="24"/>
          <w:lang w:eastAsia="ja-JP"/>
        </w:rPr>
      </w:pPr>
    </w:p>
    <w:p w14:paraId="737DB803" w14:textId="77777777" w:rsidR="000D1E4A" w:rsidRDefault="000D1E4A" w:rsidP="007E400A">
      <w:pPr>
        <w:spacing w:line="360" w:lineRule="auto"/>
        <w:rPr>
          <w:rFonts w:eastAsia="Times New Roman" w:cs="Times New Roman"/>
          <w:szCs w:val="24"/>
          <w:lang w:eastAsia="ja-JP"/>
        </w:rPr>
      </w:pPr>
      <w:r>
        <w:rPr>
          <w:rFonts w:eastAsia="Times New Roman" w:cs="Times New Roman"/>
          <w:szCs w:val="24"/>
          <w:lang w:eastAsia="ja-JP"/>
        </w:rPr>
        <w:br w:type="page"/>
      </w:r>
    </w:p>
    <w:p w14:paraId="4BF04584" w14:textId="4EA8320B" w:rsidR="00F73FCC" w:rsidRPr="00506940" w:rsidRDefault="00F73FCC" w:rsidP="00BB4D02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>
        <w:rPr>
          <w:rFonts w:eastAsia="Times New Roman" w:cs="Times New Roman"/>
          <w:b/>
          <w:szCs w:val="24"/>
          <w:lang w:eastAsia="ja-JP"/>
        </w:rPr>
        <w:lastRenderedPageBreak/>
        <w:t xml:space="preserve">Appendix Code Snippet </w:t>
      </w:r>
      <w:r w:rsidR="00D74FFE">
        <w:rPr>
          <w:rFonts w:eastAsia="Times New Roman" w:cs="Times New Roman"/>
          <w:b/>
          <w:szCs w:val="24"/>
          <w:lang w:eastAsia="ja-JP"/>
        </w:rPr>
        <w:t>1</w:t>
      </w:r>
      <w:r>
        <w:rPr>
          <w:rFonts w:eastAsia="Times New Roman" w:cs="Times New Roman"/>
          <w:b/>
          <w:szCs w:val="24"/>
          <w:lang w:eastAsia="ja-JP"/>
        </w:rPr>
        <w:t xml:space="preserve">: Main </w:t>
      </w:r>
      <w:r w:rsidR="00D74FFE">
        <w:rPr>
          <w:rFonts w:eastAsia="Times New Roman" w:cs="Times New Roman"/>
          <w:b/>
          <w:szCs w:val="24"/>
          <w:lang w:eastAsia="ja-JP"/>
        </w:rPr>
        <w:t>R script including the NIMBLE module</w:t>
      </w:r>
    </w:p>
    <w:p w14:paraId="78FFCDC3" w14:textId="62BF4E74" w:rsidR="00F73FCC" w:rsidRPr="00506940" w:rsidRDefault="00F73FCC">
      <w:pPr>
        <w:spacing w:after="0" w:line="360" w:lineRule="auto"/>
        <w:jc w:val="both"/>
        <w:rPr>
          <w:rFonts w:eastAsiaTheme="minorEastAsia" w:cs="Times New Roman"/>
          <w:b/>
          <w:szCs w:val="24"/>
          <w:lang w:eastAsia="ja-JP"/>
        </w:rPr>
      </w:pPr>
    </w:p>
    <w:p w14:paraId="3EF8B1E7" w14:textId="2E903079" w:rsid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## </w:t>
      </w: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Preamble</w:t>
      </w:r>
    </w:p>
    <w:p w14:paraId="73A08250" w14:textId="6E4DEFE2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rg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mandArg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railingOnl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RU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FB421E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6C85C26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et.se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s.numeric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rg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))</w:t>
      </w:r>
    </w:p>
    <w:p w14:paraId="627F023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D85D9D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ibraries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dplyr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magrittr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idyr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readxl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nimbl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303EF3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(x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libraries) { library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x,character.onl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RU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warn.conflic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FALS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 }</w:t>
      </w:r>
    </w:p>
    <w:p w14:paraId="58FCFB7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7C476F3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'%&amp;%'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unctio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x,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paste0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x,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B83C97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69D56EC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rho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19</w:t>
      </w:r>
    </w:p>
    <w:p w14:paraId="3C0825E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1FA4008B" w14:textId="556EA544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Data</w:t>
      </w: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for to describe Jos outbreak</w:t>
      </w:r>
    </w:p>
    <w:p w14:paraId="71B5893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## excluding index case</w:t>
      </w:r>
    </w:p>
    <w:p w14:paraId="5C5F0AE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7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9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7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9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4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45332C9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7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7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4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9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6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6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7429EC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Prior knowledge</w:t>
      </w:r>
    </w:p>
    <w:p w14:paraId="31D2372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9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9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89A742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4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8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0866398F" w14:textId="74DB4FCB" w:rsid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1C912565" w14:textId="6B922500" w:rsidR="00D74FFE" w:rsidRPr="00DB06A9" w:rsidRDefault="00D74FFE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Data</w:t>
      </w: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set of human incidence stored in Nigeria_raw.xlsx</w:t>
      </w:r>
    </w:p>
    <w:p w14:paraId="54BAEA6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yearMi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016</w:t>
      </w:r>
    </w:p>
    <w:p w14:paraId="21C062B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data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ead_exc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../../data/Nigeria_raw.xlsx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sheet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ncidenc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 %&gt;%</w:t>
      </w:r>
    </w:p>
    <w:p w14:paraId="6C98D24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select(-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e_o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series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mputation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File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in the repo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-contains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URL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%&gt;%</w:t>
      </w:r>
    </w:p>
    <w:p w14:paraId="3DC739D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filter(Year&gt;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yearMi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 %&gt;%</w:t>
      </w:r>
    </w:p>
    <w:p w14:paraId="1F03D84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group_b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Year) %&gt;%</w:t>
      </w:r>
    </w:p>
    <w:p w14:paraId="718D2BC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mutate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idence_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f_els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Week=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Reported,Reported-lead(Reported)),</w:t>
      </w:r>
    </w:p>
    <w:p w14:paraId="4FD65C0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idence_Death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f_els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Week=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Deaths,Deaths-lead(Deaths))</w:t>
      </w:r>
    </w:p>
    <w:p w14:paraId="6D95121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) %&gt;%</w:t>
      </w:r>
    </w:p>
    <w:p w14:paraId="0AE3FA3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ungroup</w:t>
      </w:r>
    </w:p>
    <w:p w14:paraId="6703AFA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ata %&gt;% tail</w:t>
      </w:r>
    </w:p>
    <w:p w14:paraId="1375998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21902C1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ata %&gt;% select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Year,Week,starts_wi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ncidenc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)) -&gt;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</w:t>
      </w:r>
      <w:proofErr w:type="spellEnd"/>
    </w:p>
    <w:p w14:paraId="32F8F40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13B5AF4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ata.frame(Year=yearMin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Week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Incidence_Reported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NA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Incidence_Deaths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NA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 %&gt;%</w:t>
      </w:r>
    </w:p>
    <w:p w14:paraId="3C129D6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bin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%&gt;% arrange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Year,Week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%&gt;%</w:t>
      </w:r>
    </w:p>
    <w:p w14:paraId="312E158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owwis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%&gt;%</w:t>
      </w:r>
    </w:p>
    <w:p w14:paraId="4FFC6EA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mutate(Incidence_Reported_NA=ifelse(is.na(Incidence_Reported),rpois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NA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222CCBC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Incidence_Deaths_NA=ifelse(is.na(Incidence_Deaths),rpois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NA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%&gt;%</w:t>
      </w:r>
    </w:p>
    <w:p w14:paraId="2B91D74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ungroup -&gt;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</w:t>
      </w:r>
      <w:proofErr w:type="spellEnd"/>
    </w:p>
    <w:p w14:paraId="14FD683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5892AA4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(K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row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</w:t>
      </w:r>
    </w:p>
    <w:p w14:paraId="0D9BC33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2B9C986E" w14:textId="65E4E31D" w:rsid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Convolutions = calculation of initial values for MCMC simulations</w:t>
      </w:r>
    </w:p>
    <w:p w14:paraId="18E9AEFF" w14:textId="6D1E7FFC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that are used as initial values for the followed inference</w:t>
      </w:r>
    </w:p>
    <w:p w14:paraId="3190751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ha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8.038</w:t>
      </w:r>
    </w:p>
    <w:p w14:paraId="0DE82DD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rat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2278</w:t>
      </w:r>
    </w:p>
    <w:p w14:paraId="1F32BBE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ha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.3012</w:t>
      </w:r>
    </w:p>
    <w:p w14:paraId="785FC5B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rat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5968</w:t>
      </w:r>
    </w:p>
    <w:p w14:paraId="0D2FEE4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pgamma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,shape=incubation_shape,rate=incubation_rate)-pgamma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shape=incubation_shape,rate=incubation_rate)</w:t>
      </w:r>
    </w:p>
    <w:p w14:paraId="02D588B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lastRenderedPageBreak/>
        <w:t>timeFromOnset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pgamma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,shape=death_shape,rate=death_rate)-pgamma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shape=death_shape,rate=death_rate)</w:t>
      </w:r>
    </w:p>
    <w:p w14:paraId="54EB9E2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time from Exposure event to Death is the convolution of two latter probabilities</w:t>
      </w:r>
    </w:p>
    <w:p w14:paraId="6E1F937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4C6A184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x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) {</w:t>
      </w:r>
    </w:p>
    <w:p w14:paraId="1D3204A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22E86E1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                         sum(incubation_probability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(x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]*timeFromOnsetToDeath_probability[(x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: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))</w:t>
      </w:r>
    </w:p>
    <w:p w14:paraId="49D4BE9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}</w:t>
      </w:r>
    </w:p>
    <w:p w14:paraId="019FF32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704012A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# Machinery for Nimble</w:t>
      </w:r>
    </w:p>
    <w:p w14:paraId="239C7C6A" w14:textId="2727976D" w:rsidR="00DB06A9" w:rsidRPr="00DB06A9" w:rsidRDefault="00D74FFE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Convolution functions</w:t>
      </w:r>
    </w:p>
    <w:p w14:paraId="455DBFC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volutionWithCF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bleFunctio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</w:p>
    <w:p w14:paraId="38941EB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run =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unctio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a = 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 b = 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 q = 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{</w:t>
      </w:r>
    </w:p>
    <w:p w14:paraId="256C683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L &lt;- dim(a)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</w:t>
      </w:r>
    </w:p>
    <w:p w14:paraId="4AE6F63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res1 &lt;- numeric(L)</w:t>
      </w:r>
    </w:p>
    <w:p w14:paraId="1980C64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L) {</w:t>
      </w:r>
    </w:p>
    <w:p w14:paraId="7C44001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res1[k] &lt;- q[k]*a[k]</w:t>
      </w:r>
    </w:p>
    <w:p w14:paraId="57C3575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}</w:t>
      </w:r>
    </w:p>
    <w:p w14:paraId="7BFA128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n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pro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res1[L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L],b)</w:t>
      </w:r>
    </w:p>
    <w:p w14:paraId="43A6675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retur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n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1D65BF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eturnTy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</w:t>
      </w:r>
    </w:p>
    <w:p w14:paraId="77935F9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6BC6C83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43FB03C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0FCBB1A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volutio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bleFunctio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</w:p>
    <w:p w14:paraId="146AD91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run =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unctio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a = 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 b = 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{</w:t>
      </w:r>
    </w:p>
    <w:p w14:paraId="621617A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L &lt;- dim(a)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</w:t>
      </w:r>
    </w:p>
    <w:p w14:paraId="0496172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n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pro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a[L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L],b)</w:t>
      </w:r>
    </w:p>
    <w:p w14:paraId="0D039AA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retur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n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E4FA2F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eturnTy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double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</w:t>
      </w:r>
    </w:p>
    <w:p w14:paraId="302C02C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23742BD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3AC3C2BC" w14:textId="1797BAD8" w:rsid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2E7BD6C" w14:textId="193F5F84" w:rsidR="00DE2A11" w:rsidRPr="00DB06A9" w:rsidRDefault="00DE2A11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E2A11">
        <w:rPr>
          <w:rFonts w:ascii="inherit" w:eastAsia="Calibri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Shift in l1 and l2 used to avoid edge effects</w:t>
      </w:r>
    </w:p>
    <w:p w14:paraId="03126D0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shift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6</w:t>
      </w:r>
    </w:p>
    <w:p w14:paraId="74ED915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58EE853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Cas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length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17A47A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5B1BD15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Main script</w:t>
      </w:r>
    </w:p>
    <w:p w14:paraId="553B0A9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Dat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list(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incubation and period to death</w:t>
      </w:r>
    </w:p>
    <w:p w14:paraId="551212B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31655B8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18757B2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incidence</w:t>
      </w:r>
    </w:p>
    <w:p w14:paraId="6E03301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infected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$Incidence_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B5975F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dead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$Incidence_Death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20E7B6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# for </w:t>
      </w:r>
      <w:proofErr w:type="spellStart"/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contraint</w:t>
      </w:r>
      <w:proofErr w:type="spellEnd"/>
    </w:p>
    <w:p w14:paraId="00A060D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one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</w:p>
    <w:p w14:paraId="23AF730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1CDC54AA" w14:textId="7A267EF7" w:rsid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1E1C729" w14:textId="02A234B6" w:rsidR="00D74FFE" w:rsidRPr="00DB06A9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the following values are used for priors</w:t>
      </w:r>
    </w:p>
    <w:p w14:paraId="4BA8B9E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medi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3.16830</w:t>
      </w:r>
    </w:p>
    <w:p w14:paraId="22F01D8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0.99341</w:t>
      </w:r>
    </w:p>
    <w:p w14:paraId="70A9C75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.52661</w:t>
      </w:r>
    </w:p>
    <w:p w14:paraId="3C50514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medi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.257898</w:t>
      </w:r>
    </w:p>
    <w:p w14:paraId="704A1AE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.530271</w:t>
      </w:r>
    </w:p>
    <w:p w14:paraId="65F8010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lastRenderedPageBreak/>
        <w:t>incubation_sd_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7.312072</w:t>
      </w:r>
    </w:p>
    <w:p w14:paraId="764BC74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medi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4.21680</w:t>
      </w:r>
    </w:p>
    <w:p w14:paraId="5429AE7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0.83839</w:t>
      </w:r>
    </w:p>
    <w:p w14:paraId="5E15D40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7.70390</w:t>
      </w:r>
    </w:p>
    <w:p w14:paraId="06740C7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medi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8.033101</w:t>
      </w:r>
    </w:p>
    <w:p w14:paraId="2D0F686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.157413</w:t>
      </w:r>
    </w:p>
    <w:p w14:paraId="4326221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1.476860</w:t>
      </w:r>
    </w:p>
    <w:p w14:paraId="28F5EBC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7D62DF9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s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list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Cas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length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5528D42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uncertain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1A60122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uncertain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72A5DD5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_mu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*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Lower+exposureTimes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6028B3F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Upper-exposureTimes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9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148CB31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r = rho,</w:t>
      </w:r>
    </w:p>
    <w:p w14:paraId="74C05C1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K = K,</w:t>
      </w:r>
    </w:p>
    <w:p w14:paraId="1298CDA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week = (Df$Week-shift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%%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B16FCB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upper+incubation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BE9483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upper-incubation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9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F84B3D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upper+incubation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70F2E4C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upper-incubation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9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313F018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upper+death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592984A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upper-death_mean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9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28D3163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upper+death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45083F7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upper-death_sd_low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96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</w:p>
    <w:p w14:paraId="6878230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3E5B3F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7E35E97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75495E4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Ini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unctio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{</w:t>
      </w:r>
    </w:p>
    <w:p w14:paraId="1AB3B07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lambdaIncidence0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exp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K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); CFR0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K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0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1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;</w:t>
      </w:r>
    </w:p>
    <w:p w14:paraId="7A85FF9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list(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incubation and period to death</w:t>
      </w:r>
    </w:p>
    <w:p w14:paraId="01AAA0A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incubation_mean_lower,incubation_mean_upper),</w:t>
      </w:r>
    </w:p>
    <w:p w14:paraId="09E17F5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incubation_sd_lower,incubation_sd_upper),</w:t>
      </w:r>
    </w:p>
    <w:p w14:paraId="2ADEABD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death_mean_lower,death_mean_upper),</w:t>
      </w:r>
    </w:p>
    <w:p w14:paraId="3B73E86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death_sd_lower,death_sd_upper),</w:t>
      </w:r>
    </w:p>
    <w:p w14:paraId="68A8CCE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2EC931D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7789542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*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Lower+exposureTimes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6A6F2B1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onsetTimes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*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sLower+exposureTimesUpp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45D5358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s-ons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1F732E8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results</w:t>
      </w:r>
    </w:p>
    <w:p w14:paraId="20CD74A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Perio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0501ACB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Onset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Onset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2C4BFE9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_probabili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7A71AD7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 incidence</w:t>
      </w:r>
    </w:p>
    <w:p w14:paraId="7619395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l1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44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-shift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%%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40B9FA4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l2 = 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-shift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%%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39C4364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infected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$Incidence_Reported_N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37627D7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dead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f$Incidence_Deaths_N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5873D88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Incidenc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-CFR0)*lambdaIncidence0,</w:t>
      </w:r>
    </w:p>
    <w:p w14:paraId="6F46A9E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FR0*lambdaIncidence0,</w:t>
      </w:r>
    </w:p>
    <w:p w14:paraId="04EFF9B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lambdaIncidence0,</w:t>
      </w:r>
    </w:p>
    <w:p w14:paraId="054C181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p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FR0,</w:t>
      </w:r>
    </w:p>
    <w:p w14:paraId="5344AA5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exposure = lambdaIncidence0,</w:t>
      </w:r>
    </w:p>
    <w:p w14:paraId="0C483EE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CFR = CFR0,</w:t>
      </w:r>
    </w:p>
    <w:p w14:paraId="4AA1CF3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c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.5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,</w:t>
      </w:r>
    </w:p>
    <w:p w14:paraId="3C97BD7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lastRenderedPageBreak/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244C261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q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0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1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,</w:t>
      </w:r>
    </w:p>
    <w:p w14:paraId="185E327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q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.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}</w:t>
      </w:r>
    </w:p>
    <w:p w14:paraId="70C317E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077A0CB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d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bleCod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{</w:t>
      </w:r>
    </w:p>
    <w:p w14:paraId="7046505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# incubation period and period from illness onset to death</w:t>
      </w:r>
    </w:p>
    <w:p w14:paraId="548542F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176604E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3FD5B96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053573F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EAE874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nCases) {</w:t>
      </w:r>
    </w:p>
    <w:p w14:paraId="3888594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_mu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,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)</w:t>
      </w:r>
    </w:p>
    <w:p w14:paraId="61D5D25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gamm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62F2E30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gamm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1AFCE08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exposure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+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</w:t>
      </w:r>
    </w:p>
    <w:p w14:paraId="723DA7F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+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</w:t>
      </w:r>
    </w:p>
    <w:p w14:paraId="4261157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onset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uncertain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2181E16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norm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ExpectedTi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[k]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uncertainty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0EB2195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618228E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# epidemiological model</w:t>
      </w:r>
    </w:p>
    <w:p w14:paraId="5967A55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sha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incubation_mean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incubation_sd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</w:p>
    <w:p w14:paraId="783E033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rat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incubation_sd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*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7.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from days to weeks</w:t>
      </w:r>
    </w:p>
    <w:p w14:paraId="7E0F542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shap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death_mean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death_sd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</w:p>
    <w:p w14:paraId="2D1CA5C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rat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eath_mea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/death_sd^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*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7.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from days to weeks</w:t>
      </w:r>
    </w:p>
    <w:p w14:paraId="3F117B8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) {</w:t>
      </w:r>
    </w:p>
    <w:p w14:paraId="1CBC733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Perio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 &lt;- pgamma(k,shape=incubation_shape,rate=incubation_rate)-pgamma(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shape=incubation_shape,rate=incubation_rate)</w:t>
      </w:r>
    </w:p>
    <w:p w14:paraId="049BB21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Onset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 &lt;- pgamma(k,shape=death_shape,rate=death_rate)-pgamma(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shape=death_shape,rate=death_rate)</w:t>
      </w:r>
    </w:p>
    <w:p w14:paraId="640AB71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0A1E34A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&lt;-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</w:p>
    <w:p w14:paraId="43D617C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(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{</w:t>
      </w:r>
    </w:p>
    <w:p w14:paraId="075BCB0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Exposure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volutio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cubationPerio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,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timeFromOnsetTo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)</w:t>
      </w:r>
    </w:p>
    <w:p w14:paraId="678762F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4FEC7EC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# exposure</w:t>
      </w:r>
    </w:p>
    <w:p w14:paraId="3EC7E14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) {</w:t>
      </w:r>
    </w:p>
    <w:p w14:paraId="151AEE0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a_realiz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 &lt;- mean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+(mean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-mean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)*equals(step(week[k]-l1),step(l2-week[k]))</w:t>
      </w:r>
    </w:p>
    <w:p w14:paraId="4529B4E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a_realiz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 &lt;- sd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+(sd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-sd_a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)*equals(step(week[k]-l1),step(l2-week[k]))</w:t>
      </w:r>
    </w:p>
    <w:p w14:paraId="6C0E6E5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exposure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gamm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a_realiz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,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a_realiz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)</w:t>
      </w:r>
    </w:p>
    <w:p w14:paraId="00AAF63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CFR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gamm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mean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q,s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q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39B3647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3222A2B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(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 {</w:t>
      </w:r>
    </w:p>
    <w:p w14:paraId="75CA331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Incidenc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 &lt;- nimConvolutionWithCFR(exposure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,incubationPeriod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-CFR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)/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-r)</w:t>
      </w:r>
    </w:p>
    <w:p w14:paraId="6916813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 &lt;- nimConvolutionWithCFR(exposure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,timeFromExposureToDeath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,CFR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])/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-r)</w:t>
      </w:r>
    </w:p>
    <w:p w14:paraId="1F68446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+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Incidenc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</w:t>
      </w:r>
    </w:p>
    <w:p w14:paraId="7E14A49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p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&lt;-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/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+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</w:t>
      </w:r>
    </w:p>
    <w:p w14:paraId="78FC17A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7A23CB1D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(k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K) {</w:t>
      </w:r>
    </w:p>
    <w:p w14:paraId="4A33FDF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infected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poi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lambdaReport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)</w:t>
      </w:r>
    </w:p>
    <w:p w14:paraId="47A2ABE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dead[k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bi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pDeath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k],infected[k])</w:t>
      </w:r>
    </w:p>
    <w:p w14:paraId="46A94EC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683EFE6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Priors</w:t>
      </w:r>
    </w:p>
    <w:p w14:paraId="53B3A44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: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 {</w:t>
      </w:r>
    </w:p>
    <w:p w14:paraId="2DB1AA8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halffla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13E7F77B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lastRenderedPageBreak/>
        <w:t xml:space="preserve">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]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halffla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450DD58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}</w:t>
      </w:r>
    </w:p>
    <w:p w14:paraId="3EC50CC2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ean_q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halffla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28874638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d_q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halffla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689DA0B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l1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022B8C89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l2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uni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5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5BBB278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one ~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dconstrain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l2&gt;l1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3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35E7618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})</w:t>
      </w:r>
    </w:p>
    <w:p w14:paraId="0894299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70D5C21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od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bleMod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d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16942DA4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      constants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s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4DA7A346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      data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Data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</w:p>
    <w:p w14:paraId="332FA53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                    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ini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Init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)</w:t>
      </w:r>
    </w:p>
    <w:p w14:paraId="45E1572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Checking that all variables are properly initialized</w:t>
      </w:r>
    </w:p>
    <w:p w14:paraId="70D9C49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odel$initializeInfo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6D57C8F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5BC6A71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f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nfigureMCMC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od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thin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0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etSeed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RU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30465FE7" w14:textId="156857BF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Conf$addMonitors(c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ncubationTim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timeToDeath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lambdaIncidenc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lambdaDeath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pDeath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exposure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CFR"</w:t>
      </w:r>
      <w:r w:rsid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nfected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incubationPeriod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timeFromOnsetToDeath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timeFromExposureToDeath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</w:t>
      </w:r>
    </w:p>
    <w:p w14:paraId="16D9E0FC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F98E2A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B06A9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# Model compilation</w:t>
      </w:r>
    </w:p>
    <w:p w14:paraId="673B5ECE" w14:textId="0F4959C1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CMC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buildMCMC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</w:t>
      </w:r>
    </w:p>
    <w:p w14:paraId="6BB0EBA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piledMod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pileNimbl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odel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MCMC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resetFunction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RU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howCompilerOutput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TRUE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7D4CAE25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01C1AADF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t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e5</w:t>
      </w:r>
    </w:p>
    <w:p w14:paraId="7DC4D000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bur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e4</w:t>
      </w:r>
    </w:p>
    <w:p w14:paraId="026C898A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piledModel$nimMCMC$ru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ter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=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ter+Nbur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,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burni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=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burn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</w:t>
      </w:r>
    </w:p>
    <w:p w14:paraId="18E52F27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piledModel$nimMCMC$mvSampl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%&gt;%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s.matrix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%&gt;%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s.data.frame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-&gt; 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Samples</w:t>
      </w:r>
      <w:proofErr w:type="spellEnd"/>
    </w:p>
    <w:p w14:paraId="19827C8F" w14:textId="57890ABA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3DF13D03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saveRD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Sampl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 file = paste0(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nimSamples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-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,</w:t>
      </w: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arg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[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],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.</w:t>
      </w:r>
      <w:proofErr w:type="spellStart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rds</w:t>
      </w:r>
      <w:proofErr w:type="spellEnd"/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"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))</w:t>
      </w:r>
    </w:p>
    <w:p w14:paraId="6ABE655E" w14:textId="77777777" w:rsidR="00DB06A9" w:rsidRPr="00DB06A9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</w:p>
    <w:p w14:paraId="1C2AA13E" w14:textId="4BA28C88" w:rsidR="00D74FFE" w:rsidRDefault="00DB06A9" w:rsidP="00DB06A9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proofErr w:type="spellStart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compiledModel$nimMCMC$getTimes</w:t>
      </w:r>
      <w:proofErr w:type="spellEnd"/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() %&gt;% { sum(.)/</w:t>
      </w:r>
      <w:r w:rsidRPr="00DB06A9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60</w:t>
      </w:r>
      <w:r w:rsidRPr="00DB06A9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}</w:t>
      </w:r>
    </w:p>
    <w:p w14:paraId="4D7BD59A" w14:textId="77777777" w:rsidR="00D74FFE" w:rsidRDefault="00D74FFE" w:rsidP="00D74FFE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</w:p>
    <w:p w14:paraId="53E4D0A0" w14:textId="207C3198" w:rsidR="00D74FFE" w:rsidRDefault="00D74FFE" w:rsidP="00D74FFE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  <w:r>
        <w:rPr>
          <w:rFonts w:eastAsia="Times New Roman" w:cs="Times New Roman"/>
          <w:b/>
          <w:szCs w:val="24"/>
          <w:lang w:eastAsia="ja-JP"/>
        </w:rPr>
        <w:t>Appendix Code Snippet 2: An example of a bash script applied to Appendix Code Snippet 1 “</w:t>
      </w:r>
      <w:proofErr w:type="spellStart"/>
      <w:r>
        <w:rPr>
          <w:rFonts w:eastAsia="Times New Roman" w:cs="Times New Roman"/>
          <w:b/>
          <w:szCs w:val="24"/>
          <w:lang w:eastAsia="ja-JP"/>
        </w:rPr>
        <w:t>MCMC.r</w:t>
      </w:r>
      <w:proofErr w:type="spellEnd"/>
      <w:r>
        <w:rPr>
          <w:rFonts w:eastAsia="Times New Roman" w:cs="Times New Roman"/>
          <w:b/>
          <w:szCs w:val="24"/>
          <w:lang w:eastAsia="ja-JP"/>
        </w:rPr>
        <w:t>”</w:t>
      </w:r>
    </w:p>
    <w:p w14:paraId="56C324C1" w14:textId="77777777" w:rsidR="00D74FFE" w:rsidRDefault="00D74FFE" w:rsidP="00D74FFE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</w:p>
    <w:p w14:paraId="4C9B57AE" w14:textId="77777777" w:rsidR="00D74FFE" w:rsidRPr="00D74FFE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74FFE">
        <w:rPr>
          <w:rFonts w:ascii="inherit" w:eastAsia="Times New Roman" w:hAnsi="inherit" w:cs="Courier New"/>
          <w:color w:val="858C93"/>
          <w:sz w:val="20"/>
          <w:szCs w:val="20"/>
          <w:bdr w:val="none" w:sz="0" w:space="0" w:color="auto" w:frame="1"/>
          <w:shd w:val="clear" w:color="auto" w:fill="EFF0F1"/>
          <w:lang w:eastAsia="ja-JP"/>
        </w:rPr>
        <w:t>#!/bin/bash</w:t>
      </w:r>
    </w:p>
    <w:p w14:paraId="7E7F9C0D" w14:textId="77777777" w:rsidR="00D74FFE" w:rsidRPr="00D74FFE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74FFE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for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replicate </w:t>
      </w:r>
      <w:r w:rsidRPr="00D74FFE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in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{</w:t>
      </w:r>
      <w:r w:rsidRPr="00D74FFE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1.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.</w:t>
      </w:r>
      <w:r w:rsidRPr="00D74FFE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25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}</w:t>
      </w:r>
    </w:p>
    <w:p w14:paraId="0092A9DE" w14:textId="77777777" w:rsidR="00D74FFE" w:rsidRPr="00D74FFE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74FFE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do</w:t>
      </w:r>
    </w:p>
    <w:p w14:paraId="158B68F7" w14:textId="77777777" w:rsidR="00D74FFE" w:rsidRPr="00D74FFE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</w:pP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 R CMD BATCH --no-save --no-restore </w:t>
      </w:r>
      <w:r w:rsidRPr="00D74FFE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'--</w:t>
      </w:r>
      <w:proofErr w:type="spellStart"/>
      <w:r w:rsidRPr="00D74FFE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>args</w:t>
      </w:r>
      <w:proofErr w:type="spellEnd"/>
      <w:r w:rsidRPr="00D74FFE">
        <w:rPr>
          <w:rFonts w:ascii="inherit" w:eastAsia="Times New Roman" w:hAnsi="inherit" w:cs="Courier New"/>
          <w:color w:val="7D2727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'"${replicate}"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</w:t>
      </w:r>
      <w:proofErr w:type="spellStart"/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>MCMC.r</w:t>
      </w:r>
      <w:proofErr w:type="spellEnd"/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MCMC-final-${replicate}.</w:t>
      </w:r>
      <w:r w:rsidRPr="00D74FFE">
        <w:rPr>
          <w:rFonts w:ascii="inherit" w:eastAsia="Times New Roman" w:hAnsi="inherit" w:cs="Courier New"/>
          <w:color w:val="2B91AF"/>
          <w:sz w:val="20"/>
          <w:szCs w:val="20"/>
          <w:bdr w:val="none" w:sz="0" w:space="0" w:color="auto" w:frame="1"/>
          <w:shd w:val="clear" w:color="auto" w:fill="EFF0F1"/>
          <w:lang w:eastAsia="ja-JP"/>
        </w:rPr>
        <w:t>Rout</w:t>
      </w:r>
      <w:r w:rsidRPr="00D74FFE">
        <w:rPr>
          <w:rFonts w:ascii="inherit" w:eastAsia="Times New Roman" w:hAnsi="inherit" w:cs="Courier New"/>
          <w:color w:val="303336"/>
          <w:sz w:val="20"/>
          <w:szCs w:val="20"/>
          <w:bdr w:val="none" w:sz="0" w:space="0" w:color="auto" w:frame="1"/>
          <w:shd w:val="clear" w:color="auto" w:fill="EFF0F1"/>
          <w:lang w:eastAsia="ja-JP"/>
        </w:rPr>
        <w:t xml:space="preserve"> &amp;</w:t>
      </w:r>
    </w:p>
    <w:p w14:paraId="204691DE" w14:textId="77777777" w:rsidR="00D74FFE" w:rsidRPr="00D74FFE" w:rsidRDefault="00D74FFE" w:rsidP="00D74FFE">
      <w:pPr>
        <w:shd w:val="clear" w:color="auto" w:fill="EFF0F1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textAlignment w:val="baseline"/>
        <w:rPr>
          <w:rFonts w:ascii="Consolas" w:eastAsia="Times New Roman" w:hAnsi="Consolas" w:cs="Courier New"/>
          <w:color w:val="393318"/>
          <w:sz w:val="20"/>
          <w:szCs w:val="20"/>
          <w:lang w:eastAsia="ja-JP"/>
        </w:rPr>
      </w:pPr>
      <w:r w:rsidRPr="00D74FFE">
        <w:rPr>
          <w:rFonts w:ascii="inherit" w:eastAsia="Times New Roman" w:hAnsi="inherit" w:cs="Courier New"/>
          <w:color w:val="101094"/>
          <w:sz w:val="20"/>
          <w:szCs w:val="20"/>
          <w:bdr w:val="none" w:sz="0" w:space="0" w:color="auto" w:frame="1"/>
          <w:shd w:val="clear" w:color="auto" w:fill="EFF0F1"/>
          <w:lang w:eastAsia="ja-JP"/>
        </w:rPr>
        <w:t>done</w:t>
      </w:r>
    </w:p>
    <w:p w14:paraId="7F37B4AC" w14:textId="77777777" w:rsidR="00D74FFE" w:rsidRDefault="00D74FFE" w:rsidP="00D74FFE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</w:p>
    <w:p w14:paraId="1C0873F5" w14:textId="77777777" w:rsidR="00D74FFE" w:rsidRPr="00506940" w:rsidRDefault="00D74FFE" w:rsidP="00D74FFE">
      <w:pPr>
        <w:spacing w:after="0" w:line="360" w:lineRule="auto"/>
        <w:rPr>
          <w:rFonts w:eastAsia="Times New Roman" w:cs="Times New Roman"/>
          <w:b/>
          <w:szCs w:val="24"/>
          <w:lang w:eastAsia="ja-JP"/>
        </w:rPr>
      </w:pPr>
    </w:p>
    <w:sectPr w:rsidR="00D74FFE" w:rsidRPr="00506940" w:rsidSect="00BA6E97">
      <w:footerReference w:type="default" r:id="rId28"/>
      <w:pgSz w:w="12240" w:h="15840"/>
      <w:pgMar w:top="1440" w:right="1440" w:bottom="1440" w:left="1440" w:header="720" w:footer="720" w:gutter="0"/>
      <w:lnNumType w:countBy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C8E701" w14:textId="77777777" w:rsidR="0077294A" w:rsidRDefault="0077294A" w:rsidP="00467FA7">
      <w:pPr>
        <w:spacing w:after="0" w:line="240" w:lineRule="auto"/>
      </w:pPr>
      <w:r>
        <w:separator/>
      </w:r>
    </w:p>
  </w:endnote>
  <w:endnote w:type="continuationSeparator" w:id="0">
    <w:p w14:paraId="2DE6F8A6" w14:textId="77777777" w:rsidR="0077294A" w:rsidRDefault="0077294A" w:rsidP="00467F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inherit">
    <w:altName w:val="Cambria"/>
    <w:panose1 w:val="00000000000000000000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52054188"/>
      <w:docPartObj>
        <w:docPartGallery w:val="Page Numbers (Bottom of Page)"/>
        <w:docPartUnique/>
      </w:docPartObj>
    </w:sdtPr>
    <w:sdtContent>
      <w:p w14:paraId="2E4B4CD4" w14:textId="34CCC766" w:rsidR="00947226" w:rsidRDefault="00947226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0309A">
          <w:rPr>
            <w:noProof/>
            <w:lang w:val="ja-JP" w:eastAsia="ja-JP"/>
          </w:rPr>
          <w:t>1</w:t>
        </w:r>
        <w:r>
          <w:fldChar w:fldCharType="end"/>
        </w:r>
      </w:p>
    </w:sdtContent>
  </w:sdt>
  <w:p w14:paraId="19CF2581" w14:textId="77777777" w:rsidR="00947226" w:rsidRDefault="0094722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84FE2E9" w14:textId="77777777" w:rsidR="0077294A" w:rsidRDefault="0077294A" w:rsidP="00467FA7">
      <w:pPr>
        <w:spacing w:after="0" w:line="240" w:lineRule="auto"/>
      </w:pPr>
      <w:r>
        <w:separator/>
      </w:r>
    </w:p>
  </w:footnote>
  <w:footnote w:type="continuationSeparator" w:id="0">
    <w:p w14:paraId="5EA5E96D" w14:textId="77777777" w:rsidR="0077294A" w:rsidRDefault="0077294A" w:rsidP="00467FA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5942BC"/>
    <w:multiLevelType w:val="multilevel"/>
    <w:tmpl w:val="CF42B7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EC46C39"/>
    <w:multiLevelType w:val="hybridMultilevel"/>
    <w:tmpl w:val="871A5CAC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B57CC5"/>
    <w:multiLevelType w:val="multilevel"/>
    <w:tmpl w:val="E8AEE7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4C00DB"/>
    <w:multiLevelType w:val="hybridMultilevel"/>
    <w:tmpl w:val="DC5C6F58"/>
    <w:lvl w:ilvl="0" w:tplc="9C2843AE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501FB9"/>
    <w:multiLevelType w:val="hybridMultilevel"/>
    <w:tmpl w:val="B77A462A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/>
  <w:defaultTabStop w:val="720"/>
  <w:characterSpacingControl w:val="doNotCompress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A5C8F"/>
    <w:rsid w:val="0003127B"/>
    <w:rsid w:val="00034C3B"/>
    <w:rsid w:val="00046F2B"/>
    <w:rsid w:val="000603D9"/>
    <w:rsid w:val="000621DA"/>
    <w:rsid w:val="00066752"/>
    <w:rsid w:val="000723C7"/>
    <w:rsid w:val="000747D2"/>
    <w:rsid w:val="00076EF8"/>
    <w:rsid w:val="00080CAB"/>
    <w:rsid w:val="00083C1E"/>
    <w:rsid w:val="00092F6D"/>
    <w:rsid w:val="00096EA2"/>
    <w:rsid w:val="000A41E2"/>
    <w:rsid w:val="000B1DCC"/>
    <w:rsid w:val="000B3B1E"/>
    <w:rsid w:val="000C0B60"/>
    <w:rsid w:val="000C5EED"/>
    <w:rsid w:val="000D1E4A"/>
    <w:rsid w:val="000D1EC1"/>
    <w:rsid w:val="000D3201"/>
    <w:rsid w:val="000D388B"/>
    <w:rsid w:val="00107EEC"/>
    <w:rsid w:val="0011164E"/>
    <w:rsid w:val="0011264C"/>
    <w:rsid w:val="00120E6C"/>
    <w:rsid w:val="001256AA"/>
    <w:rsid w:val="00126FAC"/>
    <w:rsid w:val="00133905"/>
    <w:rsid w:val="00134730"/>
    <w:rsid w:val="00141924"/>
    <w:rsid w:val="00142FD7"/>
    <w:rsid w:val="00150523"/>
    <w:rsid w:val="001535CF"/>
    <w:rsid w:val="001661A2"/>
    <w:rsid w:val="00175812"/>
    <w:rsid w:val="001934AE"/>
    <w:rsid w:val="001A0BF7"/>
    <w:rsid w:val="001A4265"/>
    <w:rsid w:val="001B7308"/>
    <w:rsid w:val="001C7FAD"/>
    <w:rsid w:val="001D2839"/>
    <w:rsid w:val="001D5B4E"/>
    <w:rsid w:val="001F1B98"/>
    <w:rsid w:val="001F506B"/>
    <w:rsid w:val="001F6D5B"/>
    <w:rsid w:val="001F6F86"/>
    <w:rsid w:val="00212963"/>
    <w:rsid w:val="0021341A"/>
    <w:rsid w:val="00217E15"/>
    <w:rsid w:val="00221DD5"/>
    <w:rsid w:val="00225D1A"/>
    <w:rsid w:val="002413BF"/>
    <w:rsid w:val="0024793B"/>
    <w:rsid w:val="0025102B"/>
    <w:rsid w:val="0026129E"/>
    <w:rsid w:val="0026312E"/>
    <w:rsid w:val="00264A66"/>
    <w:rsid w:val="0026626F"/>
    <w:rsid w:val="00276C8B"/>
    <w:rsid w:val="002823D3"/>
    <w:rsid w:val="00286B4A"/>
    <w:rsid w:val="002877CE"/>
    <w:rsid w:val="0029003E"/>
    <w:rsid w:val="00290BB5"/>
    <w:rsid w:val="00292798"/>
    <w:rsid w:val="00296D39"/>
    <w:rsid w:val="00297FD9"/>
    <w:rsid w:val="002C4BFA"/>
    <w:rsid w:val="002D7A96"/>
    <w:rsid w:val="002E4785"/>
    <w:rsid w:val="002E4C14"/>
    <w:rsid w:val="002F0D63"/>
    <w:rsid w:val="0030055B"/>
    <w:rsid w:val="00304A85"/>
    <w:rsid w:val="0031253F"/>
    <w:rsid w:val="00313B10"/>
    <w:rsid w:val="0031623D"/>
    <w:rsid w:val="00317A02"/>
    <w:rsid w:val="00326DB2"/>
    <w:rsid w:val="00333204"/>
    <w:rsid w:val="00333813"/>
    <w:rsid w:val="00341BA1"/>
    <w:rsid w:val="0034252D"/>
    <w:rsid w:val="00345DA9"/>
    <w:rsid w:val="00346BB8"/>
    <w:rsid w:val="00351019"/>
    <w:rsid w:val="00356B8F"/>
    <w:rsid w:val="00362BE2"/>
    <w:rsid w:val="003634AC"/>
    <w:rsid w:val="00364949"/>
    <w:rsid w:val="00365CB9"/>
    <w:rsid w:val="0036737D"/>
    <w:rsid w:val="00370FA5"/>
    <w:rsid w:val="003735E0"/>
    <w:rsid w:val="00373F4A"/>
    <w:rsid w:val="0038066D"/>
    <w:rsid w:val="00381CD5"/>
    <w:rsid w:val="003939A3"/>
    <w:rsid w:val="00397416"/>
    <w:rsid w:val="003A5E20"/>
    <w:rsid w:val="003B3299"/>
    <w:rsid w:val="003C19AF"/>
    <w:rsid w:val="003C1CEE"/>
    <w:rsid w:val="003C4EC1"/>
    <w:rsid w:val="003D5AD2"/>
    <w:rsid w:val="003D603A"/>
    <w:rsid w:val="003D64B9"/>
    <w:rsid w:val="003F1A31"/>
    <w:rsid w:val="004016AF"/>
    <w:rsid w:val="0040316C"/>
    <w:rsid w:val="0040445E"/>
    <w:rsid w:val="00405494"/>
    <w:rsid w:val="004106AD"/>
    <w:rsid w:val="0041669F"/>
    <w:rsid w:val="00417645"/>
    <w:rsid w:val="00424EE4"/>
    <w:rsid w:val="00434622"/>
    <w:rsid w:val="00444205"/>
    <w:rsid w:val="00450D5F"/>
    <w:rsid w:val="004528FD"/>
    <w:rsid w:val="00453ED7"/>
    <w:rsid w:val="004578EE"/>
    <w:rsid w:val="004626FA"/>
    <w:rsid w:val="004660F4"/>
    <w:rsid w:val="00467FA7"/>
    <w:rsid w:val="00476199"/>
    <w:rsid w:val="00492BE8"/>
    <w:rsid w:val="00495773"/>
    <w:rsid w:val="004A7A96"/>
    <w:rsid w:val="004B414A"/>
    <w:rsid w:val="004C5638"/>
    <w:rsid w:val="004D088E"/>
    <w:rsid w:val="004D3F68"/>
    <w:rsid w:val="004E1071"/>
    <w:rsid w:val="004F1355"/>
    <w:rsid w:val="004F77E3"/>
    <w:rsid w:val="004F7BE8"/>
    <w:rsid w:val="00500CCB"/>
    <w:rsid w:val="00501E9A"/>
    <w:rsid w:val="005034CA"/>
    <w:rsid w:val="00506940"/>
    <w:rsid w:val="0050709E"/>
    <w:rsid w:val="00507C13"/>
    <w:rsid w:val="005127E6"/>
    <w:rsid w:val="005222BB"/>
    <w:rsid w:val="005275AD"/>
    <w:rsid w:val="00532C46"/>
    <w:rsid w:val="00533C91"/>
    <w:rsid w:val="0053640F"/>
    <w:rsid w:val="00540636"/>
    <w:rsid w:val="00544303"/>
    <w:rsid w:val="0055262A"/>
    <w:rsid w:val="00557807"/>
    <w:rsid w:val="0055793B"/>
    <w:rsid w:val="00565A35"/>
    <w:rsid w:val="00583070"/>
    <w:rsid w:val="0058356A"/>
    <w:rsid w:val="00587854"/>
    <w:rsid w:val="005918E2"/>
    <w:rsid w:val="0059491E"/>
    <w:rsid w:val="005A407D"/>
    <w:rsid w:val="005A5C40"/>
    <w:rsid w:val="005B14F1"/>
    <w:rsid w:val="005C0B74"/>
    <w:rsid w:val="005C1DFF"/>
    <w:rsid w:val="005C666E"/>
    <w:rsid w:val="005D1BAF"/>
    <w:rsid w:val="005E68A0"/>
    <w:rsid w:val="005E6DBE"/>
    <w:rsid w:val="005F4D1B"/>
    <w:rsid w:val="00600925"/>
    <w:rsid w:val="00601AFC"/>
    <w:rsid w:val="00601FA2"/>
    <w:rsid w:val="0061064B"/>
    <w:rsid w:val="006144B5"/>
    <w:rsid w:val="006163A5"/>
    <w:rsid w:val="0063332C"/>
    <w:rsid w:val="006408FD"/>
    <w:rsid w:val="00645F86"/>
    <w:rsid w:val="006624CD"/>
    <w:rsid w:val="00662862"/>
    <w:rsid w:val="00664FED"/>
    <w:rsid w:val="00666EDA"/>
    <w:rsid w:val="00670AA9"/>
    <w:rsid w:val="0067473E"/>
    <w:rsid w:val="00674B2C"/>
    <w:rsid w:val="00674DCD"/>
    <w:rsid w:val="00694AC0"/>
    <w:rsid w:val="00694D5D"/>
    <w:rsid w:val="006956DE"/>
    <w:rsid w:val="006A1178"/>
    <w:rsid w:val="006A2134"/>
    <w:rsid w:val="006B30FA"/>
    <w:rsid w:val="006C0CBE"/>
    <w:rsid w:val="006D2B09"/>
    <w:rsid w:val="006D5965"/>
    <w:rsid w:val="006E4678"/>
    <w:rsid w:val="006F7892"/>
    <w:rsid w:val="006F7940"/>
    <w:rsid w:val="007039E7"/>
    <w:rsid w:val="007075F8"/>
    <w:rsid w:val="007105A6"/>
    <w:rsid w:val="007142B8"/>
    <w:rsid w:val="00717C8A"/>
    <w:rsid w:val="00724ADC"/>
    <w:rsid w:val="007336E8"/>
    <w:rsid w:val="007401B5"/>
    <w:rsid w:val="007415BE"/>
    <w:rsid w:val="00741B9E"/>
    <w:rsid w:val="00747161"/>
    <w:rsid w:val="007672C2"/>
    <w:rsid w:val="0077294A"/>
    <w:rsid w:val="00780C6B"/>
    <w:rsid w:val="00781B42"/>
    <w:rsid w:val="007859A9"/>
    <w:rsid w:val="007A0CA9"/>
    <w:rsid w:val="007C254C"/>
    <w:rsid w:val="007C6498"/>
    <w:rsid w:val="007D1B99"/>
    <w:rsid w:val="007D5F7F"/>
    <w:rsid w:val="007E1B71"/>
    <w:rsid w:val="007E400A"/>
    <w:rsid w:val="007F623D"/>
    <w:rsid w:val="007F6E3C"/>
    <w:rsid w:val="00800D88"/>
    <w:rsid w:val="008137C8"/>
    <w:rsid w:val="00823F8B"/>
    <w:rsid w:val="008273A4"/>
    <w:rsid w:val="0084621C"/>
    <w:rsid w:val="00850F77"/>
    <w:rsid w:val="0085227F"/>
    <w:rsid w:val="00863323"/>
    <w:rsid w:val="008641E4"/>
    <w:rsid w:val="008705EF"/>
    <w:rsid w:val="00872A9F"/>
    <w:rsid w:val="00873609"/>
    <w:rsid w:val="00873802"/>
    <w:rsid w:val="00876FD6"/>
    <w:rsid w:val="00880672"/>
    <w:rsid w:val="0088091A"/>
    <w:rsid w:val="00887964"/>
    <w:rsid w:val="008A0409"/>
    <w:rsid w:val="008A1A4A"/>
    <w:rsid w:val="008A2F7D"/>
    <w:rsid w:val="008A50B5"/>
    <w:rsid w:val="008A512D"/>
    <w:rsid w:val="008A5C8F"/>
    <w:rsid w:val="008B2C47"/>
    <w:rsid w:val="008B636B"/>
    <w:rsid w:val="008C45BE"/>
    <w:rsid w:val="008C57BC"/>
    <w:rsid w:val="008C6CD0"/>
    <w:rsid w:val="008C7077"/>
    <w:rsid w:val="008D2EEC"/>
    <w:rsid w:val="008D4CCC"/>
    <w:rsid w:val="008D5EF0"/>
    <w:rsid w:val="008E3504"/>
    <w:rsid w:val="008E397F"/>
    <w:rsid w:val="009011FA"/>
    <w:rsid w:val="00901775"/>
    <w:rsid w:val="00924F06"/>
    <w:rsid w:val="0094417D"/>
    <w:rsid w:val="00947226"/>
    <w:rsid w:val="0095110D"/>
    <w:rsid w:val="0095292C"/>
    <w:rsid w:val="009548B3"/>
    <w:rsid w:val="00954FB4"/>
    <w:rsid w:val="0095628F"/>
    <w:rsid w:val="009616F6"/>
    <w:rsid w:val="009642D7"/>
    <w:rsid w:val="00971CCB"/>
    <w:rsid w:val="00973DA1"/>
    <w:rsid w:val="009913C8"/>
    <w:rsid w:val="00994F89"/>
    <w:rsid w:val="009A1093"/>
    <w:rsid w:val="009A36AD"/>
    <w:rsid w:val="009A6700"/>
    <w:rsid w:val="009B4EEF"/>
    <w:rsid w:val="009C1773"/>
    <w:rsid w:val="009C1C33"/>
    <w:rsid w:val="009C5645"/>
    <w:rsid w:val="009C6AEC"/>
    <w:rsid w:val="009C730D"/>
    <w:rsid w:val="009D1D88"/>
    <w:rsid w:val="009E5DF9"/>
    <w:rsid w:val="009F7F3B"/>
    <w:rsid w:val="00A01843"/>
    <w:rsid w:val="00A178D0"/>
    <w:rsid w:val="00A272F4"/>
    <w:rsid w:val="00A31FEF"/>
    <w:rsid w:val="00A356C6"/>
    <w:rsid w:val="00A42EC8"/>
    <w:rsid w:val="00A613BF"/>
    <w:rsid w:val="00A821FD"/>
    <w:rsid w:val="00A83398"/>
    <w:rsid w:val="00A836BD"/>
    <w:rsid w:val="00A93A74"/>
    <w:rsid w:val="00A94F02"/>
    <w:rsid w:val="00A955D1"/>
    <w:rsid w:val="00A9596A"/>
    <w:rsid w:val="00A975D5"/>
    <w:rsid w:val="00A97E04"/>
    <w:rsid w:val="00AA2BD3"/>
    <w:rsid w:val="00AA480E"/>
    <w:rsid w:val="00AB37FC"/>
    <w:rsid w:val="00AB4E02"/>
    <w:rsid w:val="00AC1E0C"/>
    <w:rsid w:val="00AE4233"/>
    <w:rsid w:val="00AF23FC"/>
    <w:rsid w:val="00AF5446"/>
    <w:rsid w:val="00B01741"/>
    <w:rsid w:val="00B01F8C"/>
    <w:rsid w:val="00B0309A"/>
    <w:rsid w:val="00B0550D"/>
    <w:rsid w:val="00B20553"/>
    <w:rsid w:val="00B20C4D"/>
    <w:rsid w:val="00B21377"/>
    <w:rsid w:val="00B432F5"/>
    <w:rsid w:val="00B53175"/>
    <w:rsid w:val="00B544A7"/>
    <w:rsid w:val="00B55EEC"/>
    <w:rsid w:val="00B70636"/>
    <w:rsid w:val="00B74BEA"/>
    <w:rsid w:val="00B75113"/>
    <w:rsid w:val="00B81FA3"/>
    <w:rsid w:val="00B91B02"/>
    <w:rsid w:val="00B92B82"/>
    <w:rsid w:val="00BA0E89"/>
    <w:rsid w:val="00BA27D2"/>
    <w:rsid w:val="00BA28C3"/>
    <w:rsid w:val="00BA6E97"/>
    <w:rsid w:val="00BA79BC"/>
    <w:rsid w:val="00BB4D02"/>
    <w:rsid w:val="00BC1AE2"/>
    <w:rsid w:val="00BC1ED4"/>
    <w:rsid w:val="00BC51F3"/>
    <w:rsid w:val="00BC5C3B"/>
    <w:rsid w:val="00BC6533"/>
    <w:rsid w:val="00BC689B"/>
    <w:rsid w:val="00BD576D"/>
    <w:rsid w:val="00BE2523"/>
    <w:rsid w:val="00BE5F43"/>
    <w:rsid w:val="00BF20BB"/>
    <w:rsid w:val="00BF25AB"/>
    <w:rsid w:val="00BF3D8D"/>
    <w:rsid w:val="00C0150C"/>
    <w:rsid w:val="00C0303E"/>
    <w:rsid w:val="00C046C1"/>
    <w:rsid w:val="00C22389"/>
    <w:rsid w:val="00C25DA3"/>
    <w:rsid w:val="00C40D47"/>
    <w:rsid w:val="00C55EBE"/>
    <w:rsid w:val="00C60AB1"/>
    <w:rsid w:val="00C675C4"/>
    <w:rsid w:val="00C7145F"/>
    <w:rsid w:val="00C7534E"/>
    <w:rsid w:val="00C7562C"/>
    <w:rsid w:val="00C772EF"/>
    <w:rsid w:val="00C816F1"/>
    <w:rsid w:val="00C9480E"/>
    <w:rsid w:val="00C94827"/>
    <w:rsid w:val="00C94AFC"/>
    <w:rsid w:val="00CA3B33"/>
    <w:rsid w:val="00CA4CD8"/>
    <w:rsid w:val="00CB3782"/>
    <w:rsid w:val="00CC02F6"/>
    <w:rsid w:val="00CC5447"/>
    <w:rsid w:val="00CD09F7"/>
    <w:rsid w:val="00CD13BF"/>
    <w:rsid w:val="00CD5AD8"/>
    <w:rsid w:val="00CD631B"/>
    <w:rsid w:val="00CE2F2B"/>
    <w:rsid w:val="00CF35A9"/>
    <w:rsid w:val="00CF5537"/>
    <w:rsid w:val="00CF7952"/>
    <w:rsid w:val="00D03483"/>
    <w:rsid w:val="00D07B65"/>
    <w:rsid w:val="00D07BFC"/>
    <w:rsid w:val="00D12925"/>
    <w:rsid w:val="00D137F1"/>
    <w:rsid w:val="00D207F2"/>
    <w:rsid w:val="00D21B13"/>
    <w:rsid w:val="00D21CED"/>
    <w:rsid w:val="00D25211"/>
    <w:rsid w:val="00D27A24"/>
    <w:rsid w:val="00D32DA8"/>
    <w:rsid w:val="00D47460"/>
    <w:rsid w:val="00D502C6"/>
    <w:rsid w:val="00D51C38"/>
    <w:rsid w:val="00D5207A"/>
    <w:rsid w:val="00D53565"/>
    <w:rsid w:val="00D74FFE"/>
    <w:rsid w:val="00D76F00"/>
    <w:rsid w:val="00D81F24"/>
    <w:rsid w:val="00D83FFA"/>
    <w:rsid w:val="00D85368"/>
    <w:rsid w:val="00D9028D"/>
    <w:rsid w:val="00D94040"/>
    <w:rsid w:val="00D95B23"/>
    <w:rsid w:val="00D9709A"/>
    <w:rsid w:val="00DA599B"/>
    <w:rsid w:val="00DB06A9"/>
    <w:rsid w:val="00DC0C45"/>
    <w:rsid w:val="00DC0DBD"/>
    <w:rsid w:val="00DC6DA6"/>
    <w:rsid w:val="00DD3DB1"/>
    <w:rsid w:val="00DE1C32"/>
    <w:rsid w:val="00DE281E"/>
    <w:rsid w:val="00DE2A11"/>
    <w:rsid w:val="00DE6547"/>
    <w:rsid w:val="00DF4C57"/>
    <w:rsid w:val="00DF5146"/>
    <w:rsid w:val="00E105D1"/>
    <w:rsid w:val="00E34FCD"/>
    <w:rsid w:val="00E46AD8"/>
    <w:rsid w:val="00E52B1D"/>
    <w:rsid w:val="00E53ED1"/>
    <w:rsid w:val="00E6212F"/>
    <w:rsid w:val="00E6592E"/>
    <w:rsid w:val="00E75AA3"/>
    <w:rsid w:val="00E8282C"/>
    <w:rsid w:val="00E85637"/>
    <w:rsid w:val="00E8643D"/>
    <w:rsid w:val="00E90329"/>
    <w:rsid w:val="00E90D87"/>
    <w:rsid w:val="00EA14B6"/>
    <w:rsid w:val="00EB0056"/>
    <w:rsid w:val="00EB606D"/>
    <w:rsid w:val="00EB6106"/>
    <w:rsid w:val="00EC4615"/>
    <w:rsid w:val="00ED1C9E"/>
    <w:rsid w:val="00ED5EB1"/>
    <w:rsid w:val="00EE0168"/>
    <w:rsid w:val="00EE0C43"/>
    <w:rsid w:val="00EE2236"/>
    <w:rsid w:val="00EE2AB3"/>
    <w:rsid w:val="00EE36F4"/>
    <w:rsid w:val="00EE4276"/>
    <w:rsid w:val="00EE4DA4"/>
    <w:rsid w:val="00EE747B"/>
    <w:rsid w:val="00EF5328"/>
    <w:rsid w:val="00F05CD6"/>
    <w:rsid w:val="00F17374"/>
    <w:rsid w:val="00F251BA"/>
    <w:rsid w:val="00F3377D"/>
    <w:rsid w:val="00F524FC"/>
    <w:rsid w:val="00F53BF9"/>
    <w:rsid w:val="00F53DB2"/>
    <w:rsid w:val="00F5438C"/>
    <w:rsid w:val="00F63F92"/>
    <w:rsid w:val="00F67278"/>
    <w:rsid w:val="00F71B51"/>
    <w:rsid w:val="00F72529"/>
    <w:rsid w:val="00F73FCC"/>
    <w:rsid w:val="00F83331"/>
    <w:rsid w:val="00F873B2"/>
    <w:rsid w:val="00F92809"/>
    <w:rsid w:val="00F94F5E"/>
    <w:rsid w:val="00FA657F"/>
    <w:rsid w:val="00FB3105"/>
    <w:rsid w:val="00FC3EBB"/>
    <w:rsid w:val="00FC767C"/>
    <w:rsid w:val="00FD2F4E"/>
    <w:rsid w:val="00FD48FC"/>
    <w:rsid w:val="00FD5CF9"/>
    <w:rsid w:val="00FE569F"/>
    <w:rsid w:val="00FF05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  <w14:docId w14:val="623413F1"/>
  <w15:chartTrackingRefBased/>
  <w15:docId w15:val="{7C93CA13-1A96-4867-A769-BC65E2CC7F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A5C8F"/>
    <w:rPr>
      <w:rFonts w:ascii="Times New Roman" w:eastAsiaTheme="minorHAnsi" w:hAnsi="Times New Roman"/>
      <w:sz w:val="24"/>
      <w:lang w:val="en-GB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07C1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A5C8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A5C8F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A5C8F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507C1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paragraph" w:styleId="Bibliography">
    <w:name w:val="Bibliography"/>
    <w:basedOn w:val="Normal"/>
    <w:next w:val="Normal"/>
    <w:uiPriority w:val="37"/>
    <w:unhideWhenUsed/>
    <w:rsid w:val="00507C13"/>
    <w:pPr>
      <w:tabs>
        <w:tab w:val="left" w:pos="264"/>
      </w:tabs>
      <w:spacing w:after="240" w:line="240" w:lineRule="auto"/>
      <w:ind w:left="264" w:hanging="264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1764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645"/>
    <w:rPr>
      <w:rFonts w:ascii="Segoe UI" w:eastAsiaTheme="minorHAnsi" w:hAnsi="Segoe UI" w:cs="Segoe UI"/>
      <w:sz w:val="18"/>
      <w:szCs w:val="18"/>
      <w:lang w:val="en-GB" w:eastAsia="en-US"/>
    </w:rPr>
  </w:style>
  <w:style w:type="paragraph" w:styleId="Header">
    <w:name w:val="header"/>
    <w:basedOn w:val="Normal"/>
    <w:link w:val="HeaderChar"/>
    <w:uiPriority w:val="99"/>
    <w:unhideWhenUsed/>
    <w:rsid w:val="00467F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7FA7"/>
    <w:rPr>
      <w:rFonts w:ascii="Times New Roman" w:eastAsiaTheme="minorHAnsi" w:hAnsi="Times New Roman"/>
      <w:sz w:val="24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467F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7FA7"/>
    <w:rPr>
      <w:rFonts w:ascii="Times New Roman" w:eastAsiaTheme="minorHAnsi" w:hAnsi="Times New Roman"/>
      <w:sz w:val="24"/>
      <w:lang w:val="en-GB" w:eastAsia="en-US"/>
    </w:rPr>
  </w:style>
  <w:style w:type="paragraph" w:styleId="NormalWeb">
    <w:name w:val="Normal (Web)"/>
    <w:basedOn w:val="Normal"/>
    <w:uiPriority w:val="99"/>
    <w:semiHidden/>
    <w:unhideWhenUsed/>
    <w:rsid w:val="0024793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val="en-US" w:eastAsia="ja-JP"/>
    </w:rPr>
  </w:style>
  <w:style w:type="paragraph" w:customStyle="1" w:styleId="MTDisplayEquation">
    <w:name w:val="MTDisplayEquation"/>
    <w:basedOn w:val="Normal"/>
    <w:next w:val="Normal"/>
    <w:link w:val="MTDisplayEquationChar"/>
    <w:rsid w:val="0026626F"/>
    <w:pPr>
      <w:tabs>
        <w:tab w:val="center" w:pos="4680"/>
        <w:tab w:val="right" w:pos="9360"/>
      </w:tabs>
      <w:spacing w:after="0" w:line="240" w:lineRule="auto"/>
      <w:jc w:val="both"/>
    </w:pPr>
    <w:rPr>
      <w:rFonts w:eastAsia="Times New Roman" w:cs="Times New Roman"/>
      <w:szCs w:val="24"/>
      <w:lang w:val="en-US" w:eastAsia="ja-JP"/>
    </w:rPr>
  </w:style>
  <w:style w:type="character" w:customStyle="1" w:styleId="MTDisplayEquationChar">
    <w:name w:val="MTDisplayEquation Char"/>
    <w:basedOn w:val="DefaultParagraphFont"/>
    <w:link w:val="MTDisplayEquation"/>
    <w:rsid w:val="0026626F"/>
    <w:rPr>
      <w:rFonts w:ascii="Times New Roman" w:eastAsia="Times New Roman" w:hAnsi="Times New Roman" w:cs="Times New Roman"/>
      <w:sz w:val="24"/>
      <w:szCs w:val="24"/>
    </w:rPr>
  </w:style>
  <w:style w:type="character" w:customStyle="1" w:styleId="MTEquationSection">
    <w:name w:val="MTEquationSection"/>
    <w:basedOn w:val="DefaultParagraphFont"/>
    <w:rsid w:val="00E52B1D"/>
    <w:rPr>
      <w:i/>
      <w:vanish/>
      <w:color w:val="FF0000"/>
      <w:sz w:val="28"/>
    </w:rPr>
  </w:style>
  <w:style w:type="table" w:styleId="TableGrid">
    <w:name w:val="Table Grid"/>
    <w:basedOn w:val="TableNormal"/>
    <w:uiPriority w:val="39"/>
    <w:rsid w:val="004016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1Light">
    <w:name w:val="List Table 1 Light"/>
    <w:basedOn w:val="TableNormal"/>
    <w:uiPriority w:val="46"/>
    <w:rsid w:val="004016AF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1">
    <w:name w:val="Plain Table 1"/>
    <w:basedOn w:val="TableNormal"/>
    <w:uiPriority w:val="41"/>
    <w:rsid w:val="004016AF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PlaceholderText">
    <w:name w:val="Placeholder Text"/>
    <w:basedOn w:val="DefaultParagraphFont"/>
    <w:uiPriority w:val="99"/>
    <w:semiHidden/>
    <w:rsid w:val="00880672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BA6E97"/>
  </w:style>
  <w:style w:type="character" w:styleId="CommentReference">
    <w:name w:val="annotation reference"/>
    <w:basedOn w:val="DefaultParagraphFont"/>
    <w:uiPriority w:val="99"/>
    <w:semiHidden/>
    <w:unhideWhenUsed/>
    <w:rsid w:val="00781B42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1B42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1B42"/>
    <w:rPr>
      <w:rFonts w:ascii="Times New Roman" w:eastAsiaTheme="minorHAnsi" w:hAnsi="Times New Roman"/>
      <w:sz w:val="24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1B4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1B42"/>
    <w:rPr>
      <w:rFonts w:ascii="Times New Roman" w:eastAsiaTheme="minorHAnsi" w:hAnsi="Times New Roman"/>
      <w:b/>
      <w:bCs/>
      <w:sz w:val="24"/>
      <w:lang w:val="en-GB" w:eastAsia="en-US"/>
    </w:rPr>
  </w:style>
  <w:style w:type="character" w:customStyle="1" w:styleId="preprocessor2">
    <w:name w:val="preprocessor2"/>
    <w:basedOn w:val="DefaultParagraphFont"/>
    <w:rsid w:val="000D1E4A"/>
    <w:rPr>
      <w:color w:val="808080"/>
      <w:bdr w:val="none" w:sz="0" w:space="0" w:color="auto" w:frame="1"/>
    </w:rPr>
  </w:style>
  <w:style w:type="character" w:customStyle="1" w:styleId="keyword2">
    <w:name w:val="keyword2"/>
    <w:basedOn w:val="DefaultParagraphFont"/>
    <w:rsid w:val="000D1E4A"/>
    <w:rPr>
      <w:b/>
      <w:bCs/>
      <w:color w:val="006699"/>
      <w:bdr w:val="none" w:sz="0" w:space="0" w:color="auto" w:frame="1"/>
    </w:rPr>
  </w:style>
  <w:style w:type="character" w:customStyle="1" w:styleId="string2">
    <w:name w:val="string2"/>
    <w:basedOn w:val="DefaultParagraphFont"/>
    <w:rsid w:val="000D1E4A"/>
    <w:rPr>
      <w:color w:val="0000FF"/>
      <w:bdr w:val="none" w:sz="0" w:space="0" w:color="auto" w:frame="1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0D1E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ja-JP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0D1E4A"/>
    <w:rPr>
      <w:rFonts w:ascii="Courier New" w:eastAsia="Times New Roman" w:hAnsi="Courier New" w:cs="Courier New"/>
      <w:sz w:val="20"/>
      <w:szCs w:val="20"/>
      <w:lang w:val="en-GB"/>
    </w:rPr>
  </w:style>
  <w:style w:type="character" w:customStyle="1" w:styleId="com">
    <w:name w:val="com"/>
    <w:basedOn w:val="DefaultParagraphFont"/>
    <w:rsid w:val="000D1E4A"/>
  </w:style>
  <w:style w:type="character" w:customStyle="1" w:styleId="pln">
    <w:name w:val="pln"/>
    <w:basedOn w:val="DefaultParagraphFont"/>
    <w:rsid w:val="000D1E4A"/>
  </w:style>
  <w:style w:type="character" w:customStyle="1" w:styleId="pun">
    <w:name w:val="pun"/>
    <w:basedOn w:val="DefaultParagraphFont"/>
    <w:rsid w:val="000D1E4A"/>
  </w:style>
  <w:style w:type="character" w:customStyle="1" w:styleId="lit">
    <w:name w:val="lit"/>
    <w:basedOn w:val="DefaultParagraphFont"/>
    <w:rsid w:val="000D1E4A"/>
  </w:style>
  <w:style w:type="character" w:customStyle="1" w:styleId="kwd">
    <w:name w:val="kwd"/>
    <w:basedOn w:val="DefaultParagraphFont"/>
    <w:rsid w:val="000D1E4A"/>
  </w:style>
  <w:style w:type="character" w:customStyle="1" w:styleId="str">
    <w:name w:val="str"/>
    <w:basedOn w:val="DefaultParagraphFont"/>
    <w:rsid w:val="000D1E4A"/>
  </w:style>
  <w:style w:type="table" w:styleId="TableGridLight">
    <w:name w:val="Grid Table Light"/>
    <w:basedOn w:val="TableNormal"/>
    <w:uiPriority w:val="40"/>
    <w:rsid w:val="007E400A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Revision">
    <w:name w:val="Revision"/>
    <w:hidden/>
    <w:uiPriority w:val="99"/>
    <w:semiHidden/>
    <w:rsid w:val="00664FED"/>
    <w:pPr>
      <w:spacing w:after="0" w:line="240" w:lineRule="auto"/>
    </w:pPr>
    <w:rPr>
      <w:rFonts w:ascii="Times New Roman" w:eastAsiaTheme="minorHAnsi" w:hAnsi="Times New Roman"/>
      <w:sz w:val="24"/>
      <w:lang w:val="en-GB" w:eastAsia="en-US"/>
    </w:rPr>
  </w:style>
  <w:style w:type="numbering" w:customStyle="1" w:styleId="NoList1">
    <w:name w:val="No List1"/>
    <w:next w:val="NoList"/>
    <w:uiPriority w:val="99"/>
    <w:semiHidden/>
    <w:unhideWhenUsed/>
    <w:rsid w:val="00DB06A9"/>
  </w:style>
  <w:style w:type="paragraph" w:customStyle="1" w:styleId="msonormal0">
    <w:name w:val="msonormal"/>
    <w:basedOn w:val="Normal"/>
    <w:rsid w:val="00DB06A9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ja-JP"/>
    </w:rPr>
  </w:style>
  <w:style w:type="character" w:styleId="HTMLCode">
    <w:name w:val="HTML Code"/>
    <w:basedOn w:val="DefaultParagraphFont"/>
    <w:uiPriority w:val="99"/>
    <w:semiHidden/>
    <w:unhideWhenUsed/>
    <w:rsid w:val="00DB06A9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93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764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78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3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71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74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546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18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3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1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664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55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84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62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875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1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32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36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26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6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01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1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6.tiff"/><Relationship Id="rId18" Type="http://schemas.openxmlformats.org/officeDocument/2006/relationships/image" Target="media/image11.png"/><Relationship Id="rId26" Type="http://schemas.openxmlformats.org/officeDocument/2006/relationships/image" Target="media/image19.wmf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wmf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oter" Target="foot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tiff"/><Relationship Id="rId22" Type="http://schemas.openxmlformats.org/officeDocument/2006/relationships/image" Target="media/image15.png"/><Relationship Id="rId27" Type="http://schemas.openxmlformats.org/officeDocument/2006/relationships/image" Target="media/image20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8B112B6A-6CC3-4D88-B3F0-7247C0E00C8F}">
  <we:reference id="wa104379501" version="1.0.0.0" store="en-US" storeType="OMEX"/>
  <we:alternateReferences>
    <we:reference id="wa104379501" version="1.0.0.0" store="wa10437950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>
  <b:Source>
    <b:Tag>Aso12</b:Tag>
    <b:SourceType>JournalArticle</b:SourceType>
    <b:Guid>{3832C79A-56B2-430C-8E24-30DACB834DFD}</b:Guid>
    <b:Author>
      <b:Author>
        <b:NameList>
          <b:Person>
            <b:Last>Asogun</b:Last>
            <b:First>D.</b:First>
            <b:Middle>A.</b:Middle>
          </b:Person>
          <b:Person>
            <b:Last>Adomeh</b:Last>
            <b:First>D.</b:First>
            <b:Middle>I.</b:Middle>
          </b:Person>
          <b:Person>
            <b:Last>Ehimuan</b:Last>
            <b:First>J.</b:First>
          </b:Person>
          <b:Person>
            <b:Last>Odia</b:Last>
            <b:First>I.</b:First>
          </b:Person>
          <b:Person>
            <b:Last>Hass</b:Last>
            <b:First>M.</b:First>
          </b:Person>
          <b:Person>
            <b:Last>Gabriel</b:Last>
            <b:First>M.</b:First>
          </b:Person>
          <b:Person>
            <b:Last>Olschlager</b:Last>
            <b:First>S.</b:First>
          </b:Person>
          <b:Person>
            <b:Last>Becker-Ziaja</b:Last>
            <b:First>B</b:First>
          </b:Person>
          <b:Person>
            <b:Last>Folarin</b:Last>
            <b:First>O.</b:First>
          </b:Person>
          <b:Person>
            <b:Last>Phelan</b:Last>
            <b:First>E.</b:First>
          </b:Person>
          <b:Person>
            <b:Last>Ehiane</b:Last>
            <b:First>P.</b:First>
            <b:Middle>E.</b:Middle>
          </b:Person>
          <b:Person>
            <b:Last>Ifeh</b:Last>
            <b:First>V.</b:First>
            <b:Middle>E.</b:Middle>
          </b:Person>
          <b:Person>
            <b:Last>Uyigue</b:Last>
            <b:First>E.</b:First>
            <b:Middle>A.</b:Middle>
          </b:Person>
          <b:Person>
            <b:Last>Oladapo</b:Last>
            <b:First>Y.</b:First>
            <b:Middle>T.</b:Middle>
          </b:Person>
          <b:Person>
            <b:Last>Muoebonam</b:Last>
            <b:First>E.</b:First>
            <b:Middle>B.</b:Middle>
          </b:Person>
          <b:Person>
            <b:Last>Osunde</b:Last>
            <b:First>O.</b:First>
          </b:Person>
          <b:Person>
            <b:Last>Dongo</b:Last>
            <b:First>A.</b:First>
          </b:Person>
          <b:Person>
            <b:Last>al</b:Last>
            <b:First>et</b:First>
          </b:Person>
        </b:NameList>
      </b:Author>
    </b:Author>
    <b:Title>Molecular diagnostics for Lassa fever at Irrua Specialist Teaching Hospital, Nigeria: lessons learnt from two years of laboratory operation</b:Title>
    <b:JournalName>PLoS Negl Trop Dis</b:JournalName>
    <b:Year>2012</b:Year>
    <b:Pages>e1839 (doi:10.1371/journal.pntd.0001839)</b:Pages>
    <b:Volume>6</b:Volume>
    <b:Issue>9</b:Issue>
    <b:RefOrder>1</b:RefOrder>
  </b:Source>
</b:Sources>
</file>

<file path=customXml/itemProps1.xml><?xml version="1.0" encoding="utf-8"?>
<ds:datastoreItem xmlns:ds="http://schemas.openxmlformats.org/officeDocument/2006/customXml" ds:itemID="{201E5873-6AFC-4D3E-8CD3-D446AD6B8B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35</Pages>
  <Words>6984</Words>
  <Characters>39814</Characters>
  <Application>Microsoft Office Word</Application>
  <DocSecurity>0</DocSecurity>
  <Lines>331</Lines>
  <Paragraphs>9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6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i Akhmetzhanov</dc:creator>
  <cp:keywords/>
  <dc:description/>
  <cp:lastModifiedBy>Akhmetzhanov Andrei</cp:lastModifiedBy>
  <cp:revision>15</cp:revision>
  <dcterms:created xsi:type="dcterms:W3CDTF">2018-11-26T01:35:00Z</dcterms:created>
  <dcterms:modified xsi:type="dcterms:W3CDTF">2018-11-26T04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8"&gt;&lt;session id="why1YydV"/&gt;&lt;style id="http://www.zotero.org/styles/proceedings-of-the-royal-society-b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  <property fmtid="{D5CDD505-2E9C-101B-9397-08002B2CF9AE}" pid="4" name="MTEquationSection">
    <vt:lpwstr>1</vt:lpwstr>
  </property>
  <property fmtid="{D5CDD505-2E9C-101B-9397-08002B2CF9AE}" pid="5" name="MTWinEqns">
    <vt:bool>true</vt:bool>
  </property>
  <property fmtid="{D5CDD505-2E9C-101B-9397-08002B2CF9AE}" pid="6" name="MTEquationNumber2">
    <vt:lpwstr>(S#E1)</vt:lpwstr>
  </property>
  <property fmtid="{D5CDD505-2E9C-101B-9397-08002B2CF9AE}" pid="7" name="MTCustomEquationNumber">
    <vt:lpwstr>1</vt:lpwstr>
  </property>
</Properties>
</file>